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21341" w14:textId="77777777" w:rsidR="007C6B67" w:rsidRDefault="00E91B45" w:rsidP="007C6B67">
      <w:pPr>
        <w:jc w:val="center"/>
        <w:rPr>
          <w:b/>
          <w:bCs/>
          <w:sz w:val="28"/>
          <w:szCs w:val="28"/>
        </w:rPr>
      </w:pPr>
      <w:r w:rsidRPr="007C6B67">
        <w:rPr>
          <w:b/>
          <w:bCs/>
          <w:i/>
          <w:iCs/>
          <w:sz w:val="28"/>
          <w:szCs w:val="28"/>
        </w:rPr>
        <w:t>DEEP LEARNING</w:t>
      </w:r>
      <w:r w:rsidRPr="007C6B67">
        <w:rPr>
          <w:b/>
          <w:bCs/>
          <w:sz w:val="28"/>
          <w:szCs w:val="28"/>
        </w:rPr>
        <w:t xml:space="preserve">  </w:t>
      </w:r>
      <w:r w:rsidRPr="007C6B67">
        <w:rPr>
          <w:b/>
          <w:bCs/>
          <w:noProof/>
          <w:sz w:val="28"/>
          <w:szCs w:val="28"/>
        </w:rPr>
        <w:t>MENGGUNAKAN</w:t>
      </w:r>
      <w:r w:rsidRPr="007C6B67">
        <w:rPr>
          <w:b/>
          <w:bCs/>
          <w:sz w:val="28"/>
          <w:szCs w:val="28"/>
        </w:rPr>
        <w:t xml:space="preserve"> </w:t>
      </w:r>
      <w:r w:rsidRPr="007C6B67">
        <w:rPr>
          <w:b/>
          <w:bCs/>
          <w:i/>
          <w:iCs/>
          <w:sz w:val="28"/>
          <w:szCs w:val="28"/>
        </w:rPr>
        <w:t>TENSORFLOW</w:t>
      </w:r>
      <w:r w:rsidRPr="007C6B67">
        <w:rPr>
          <w:b/>
          <w:bCs/>
          <w:sz w:val="28"/>
          <w:szCs w:val="28"/>
        </w:rPr>
        <w:t xml:space="preserve"> </w:t>
      </w:r>
    </w:p>
    <w:p w14:paraId="0D214492" w14:textId="1D813B71" w:rsidR="00E91B45" w:rsidRPr="007C6B67" w:rsidRDefault="00E91B45" w:rsidP="007C6B67">
      <w:pPr>
        <w:jc w:val="center"/>
        <w:rPr>
          <w:b/>
          <w:bCs/>
          <w:sz w:val="28"/>
          <w:szCs w:val="28"/>
        </w:rPr>
      </w:pPr>
      <w:r w:rsidRPr="007C6B67">
        <w:rPr>
          <w:b/>
          <w:bCs/>
          <w:sz w:val="28"/>
          <w:szCs w:val="28"/>
        </w:rPr>
        <w:t xml:space="preserve">DAN </w:t>
      </w:r>
      <w:r w:rsidRPr="007C6B67">
        <w:rPr>
          <w:b/>
          <w:bCs/>
          <w:i/>
          <w:iCs/>
          <w:sz w:val="28"/>
          <w:szCs w:val="28"/>
        </w:rPr>
        <w:t>CONVOLUTIONAL NEURAL NETWORK</w:t>
      </w:r>
    </w:p>
    <w:p w14:paraId="55BBB7A6" w14:textId="77777777" w:rsidR="007C6B67" w:rsidRDefault="00E91B45" w:rsidP="007C6B67">
      <w:pPr>
        <w:jc w:val="center"/>
        <w:rPr>
          <w:b/>
          <w:bCs/>
          <w:sz w:val="28"/>
          <w:szCs w:val="28"/>
        </w:rPr>
      </w:pPr>
      <w:r w:rsidRPr="007C6B67">
        <w:rPr>
          <w:b/>
          <w:bCs/>
          <w:sz w:val="28"/>
          <w:szCs w:val="28"/>
        </w:rPr>
        <w:t xml:space="preserve">UNTUK PENDETEKSIAN KEMASAN </w:t>
      </w:r>
    </w:p>
    <w:p w14:paraId="34900F64" w14:textId="31639E46" w:rsidR="00E91B45" w:rsidRDefault="00E91B45" w:rsidP="007C6B67">
      <w:pPr>
        <w:jc w:val="center"/>
        <w:rPr>
          <w:b/>
          <w:bCs/>
          <w:sz w:val="28"/>
          <w:szCs w:val="28"/>
        </w:rPr>
      </w:pPr>
      <w:r w:rsidRPr="007C6B67">
        <w:rPr>
          <w:b/>
          <w:bCs/>
          <w:sz w:val="28"/>
          <w:szCs w:val="28"/>
        </w:rPr>
        <w:t>BISKUIT NEXTAR YANG RUSAK</w:t>
      </w:r>
    </w:p>
    <w:p w14:paraId="7325A0DA" w14:textId="77777777" w:rsidR="007C6B67" w:rsidRPr="007C6B67" w:rsidRDefault="007C6B67" w:rsidP="007C6B67">
      <w:pPr>
        <w:jc w:val="center"/>
        <w:rPr>
          <w:b/>
          <w:bCs/>
          <w:sz w:val="28"/>
          <w:szCs w:val="28"/>
        </w:rPr>
      </w:pPr>
    </w:p>
    <w:p w14:paraId="487EE280" w14:textId="1C558E27" w:rsidR="00E91B45" w:rsidRDefault="00E91B45" w:rsidP="007C6B67">
      <w:pPr>
        <w:jc w:val="center"/>
        <w:rPr>
          <w:b/>
          <w:bCs/>
          <w:sz w:val="28"/>
          <w:szCs w:val="28"/>
        </w:rPr>
      </w:pPr>
      <w:r w:rsidRPr="007C6B67">
        <w:rPr>
          <w:b/>
          <w:bCs/>
          <w:sz w:val="28"/>
          <w:szCs w:val="28"/>
        </w:rPr>
        <w:t>SKRIPSI</w:t>
      </w:r>
    </w:p>
    <w:p w14:paraId="2D5DFD46" w14:textId="519D5B5A" w:rsidR="007C6B67" w:rsidRDefault="007C6B67" w:rsidP="007C6B67">
      <w:pPr>
        <w:jc w:val="center"/>
        <w:rPr>
          <w:b/>
          <w:bCs/>
          <w:sz w:val="28"/>
          <w:szCs w:val="28"/>
        </w:rPr>
      </w:pPr>
    </w:p>
    <w:p w14:paraId="1CC67725" w14:textId="76AEF44A" w:rsidR="007C6B67" w:rsidRDefault="007C6B67" w:rsidP="007C6B67">
      <w:pPr>
        <w:jc w:val="center"/>
        <w:rPr>
          <w:b/>
          <w:bCs/>
          <w:sz w:val="28"/>
          <w:szCs w:val="28"/>
        </w:rPr>
      </w:pPr>
    </w:p>
    <w:p w14:paraId="30DEAF79" w14:textId="77777777" w:rsidR="007C6B67" w:rsidRDefault="007C6B67" w:rsidP="007C6B67">
      <w:pPr>
        <w:jc w:val="center"/>
        <w:rPr>
          <w:b/>
          <w:bCs/>
          <w:sz w:val="28"/>
          <w:szCs w:val="28"/>
        </w:rPr>
      </w:pPr>
    </w:p>
    <w:p w14:paraId="2D10BFC2" w14:textId="77777777" w:rsidR="007C6B67" w:rsidRPr="007C6B67" w:rsidRDefault="007C6B67" w:rsidP="007C6B67">
      <w:pPr>
        <w:jc w:val="center"/>
        <w:rPr>
          <w:b/>
          <w:bCs/>
          <w:sz w:val="28"/>
          <w:szCs w:val="28"/>
        </w:rPr>
      </w:pPr>
    </w:p>
    <w:p w14:paraId="1CC8E75D" w14:textId="5B99B827" w:rsidR="00BE2FF1" w:rsidRDefault="00E91B45" w:rsidP="007C6B67">
      <w:pPr>
        <w:jc w:val="center"/>
        <w:rPr>
          <w:b/>
          <w:bCs/>
          <w:sz w:val="28"/>
          <w:szCs w:val="28"/>
        </w:rPr>
      </w:pPr>
      <w:r w:rsidRPr="007C6B67">
        <w:rPr>
          <w:b/>
          <w:bCs/>
          <w:noProof/>
          <w:sz w:val="28"/>
          <w:szCs w:val="28"/>
        </w:rPr>
        <w:drawing>
          <wp:inline distT="0" distB="0" distL="0" distR="0" wp14:anchorId="6E1176B5" wp14:editId="2F040167">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333AA176" w14:textId="77777777" w:rsidR="007C6B67" w:rsidRDefault="007C6B67" w:rsidP="007C6B67">
      <w:pPr>
        <w:jc w:val="center"/>
        <w:rPr>
          <w:b/>
          <w:bCs/>
          <w:sz w:val="28"/>
          <w:szCs w:val="28"/>
        </w:rPr>
      </w:pPr>
    </w:p>
    <w:p w14:paraId="6DD52C3D" w14:textId="77777777" w:rsidR="007C6B67" w:rsidRPr="007C6B67" w:rsidRDefault="007C6B67" w:rsidP="007C6B67">
      <w:pPr>
        <w:spacing w:line="240" w:lineRule="auto"/>
        <w:contextualSpacing w:val="0"/>
        <w:jc w:val="center"/>
        <w:rPr>
          <w:sz w:val="28"/>
          <w:szCs w:val="28"/>
        </w:rPr>
      </w:pPr>
      <w:r w:rsidRPr="007C6B67">
        <w:rPr>
          <w:sz w:val="28"/>
          <w:szCs w:val="28"/>
        </w:rPr>
        <w:t>oleh:</w:t>
      </w:r>
    </w:p>
    <w:p w14:paraId="260F0BFC" w14:textId="77777777" w:rsidR="007C6B67" w:rsidRPr="007C6B67" w:rsidRDefault="007C6B67" w:rsidP="007C6B67">
      <w:pPr>
        <w:spacing w:line="240" w:lineRule="auto"/>
        <w:contextualSpacing w:val="0"/>
        <w:jc w:val="center"/>
        <w:rPr>
          <w:sz w:val="28"/>
          <w:szCs w:val="28"/>
        </w:rPr>
      </w:pPr>
    </w:p>
    <w:p w14:paraId="2A4B84B6" w14:textId="46539CA9" w:rsidR="007C6B67" w:rsidRPr="007C6B67" w:rsidRDefault="0075270A" w:rsidP="007C6B67">
      <w:pPr>
        <w:spacing w:line="240" w:lineRule="auto"/>
        <w:contextualSpacing w:val="0"/>
        <w:jc w:val="center"/>
        <w:rPr>
          <w:sz w:val="28"/>
          <w:szCs w:val="28"/>
        </w:rPr>
      </w:pPr>
      <w:r w:rsidRPr="007C6B67">
        <w:rPr>
          <w:sz w:val="28"/>
          <w:szCs w:val="28"/>
        </w:rPr>
        <w:t>Ferry Syarif Fuddin</w:t>
      </w:r>
    </w:p>
    <w:p w14:paraId="29A43A19" w14:textId="0C92DA92" w:rsidR="007C6B67" w:rsidRDefault="007C6B67" w:rsidP="007C6B67">
      <w:pPr>
        <w:spacing w:line="240" w:lineRule="auto"/>
        <w:contextualSpacing w:val="0"/>
        <w:jc w:val="center"/>
        <w:rPr>
          <w:sz w:val="28"/>
          <w:szCs w:val="28"/>
        </w:rPr>
      </w:pPr>
      <w:r w:rsidRPr="007C6B67">
        <w:rPr>
          <w:sz w:val="28"/>
          <w:szCs w:val="28"/>
        </w:rPr>
        <w:t>2120190398</w:t>
      </w:r>
    </w:p>
    <w:p w14:paraId="2D642A13" w14:textId="77777777" w:rsidR="007C6B67" w:rsidRDefault="007C6B67" w:rsidP="007C6B67">
      <w:pPr>
        <w:jc w:val="center"/>
        <w:rPr>
          <w:sz w:val="28"/>
          <w:szCs w:val="28"/>
        </w:rPr>
      </w:pPr>
    </w:p>
    <w:p w14:paraId="0F6A9EC0" w14:textId="77777777" w:rsidR="007C6B67" w:rsidRPr="007C6B67" w:rsidRDefault="007C6B67" w:rsidP="007C6B67">
      <w:pPr>
        <w:jc w:val="center"/>
        <w:rPr>
          <w:sz w:val="28"/>
          <w:szCs w:val="28"/>
        </w:rPr>
      </w:pPr>
    </w:p>
    <w:p w14:paraId="26D98318" w14:textId="72178D41" w:rsidR="007C6B67" w:rsidRPr="007C6B67" w:rsidRDefault="007C6B67" w:rsidP="007C6B67">
      <w:pPr>
        <w:jc w:val="center"/>
        <w:rPr>
          <w:b/>
          <w:bCs/>
          <w:sz w:val="28"/>
          <w:szCs w:val="28"/>
        </w:rPr>
      </w:pPr>
      <w:r w:rsidRPr="007C6B67">
        <w:rPr>
          <w:b/>
          <w:bCs/>
          <w:sz w:val="28"/>
          <w:szCs w:val="28"/>
        </w:rPr>
        <w:t>PROGRAM STUDI TEKNIK INFORMATIKA</w:t>
      </w:r>
    </w:p>
    <w:p w14:paraId="0186F867" w14:textId="77777777" w:rsidR="007C6B67" w:rsidRPr="007C6B67" w:rsidRDefault="007C6B67" w:rsidP="007C6B67">
      <w:pPr>
        <w:jc w:val="center"/>
        <w:rPr>
          <w:b/>
          <w:bCs/>
          <w:sz w:val="28"/>
          <w:szCs w:val="28"/>
        </w:rPr>
      </w:pPr>
      <w:r w:rsidRPr="007C6B67">
        <w:rPr>
          <w:b/>
          <w:bCs/>
          <w:sz w:val="28"/>
          <w:szCs w:val="28"/>
        </w:rPr>
        <w:t>FAKULTAS SAIN DAN TEKNOLOGI</w:t>
      </w:r>
    </w:p>
    <w:p w14:paraId="31F4423D" w14:textId="77777777" w:rsidR="007C6B67" w:rsidRPr="007C6B67" w:rsidRDefault="007C6B67" w:rsidP="007C6B67">
      <w:pPr>
        <w:jc w:val="center"/>
        <w:rPr>
          <w:b/>
          <w:bCs/>
          <w:sz w:val="28"/>
          <w:szCs w:val="28"/>
        </w:rPr>
      </w:pPr>
      <w:r w:rsidRPr="007C6B67">
        <w:rPr>
          <w:b/>
          <w:bCs/>
          <w:sz w:val="28"/>
          <w:szCs w:val="28"/>
        </w:rPr>
        <w:t xml:space="preserve">UNIVERSITAS NAHDLATUL ULAMA SUNAN GIRI BOJONEGORO </w:t>
      </w:r>
    </w:p>
    <w:p w14:paraId="68693C7A" w14:textId="63A376C2" w:rsidR="004158B8" w:rsidRDefault="007C6B67" w:rsidP="004158B8">
      <w:pPr>
        <w:jc w:val="center"/>
        <w:rPr>
          <w:b/>
          <w:bCs/>
          <w:sz w:val="28"/>
          <w:szCs w:val="28"/>
        </w:rPr>
      </w:pPr>
      <w:r w:rsidRPr="007C6B67">
        <w:rPr>
          <w:b/>
          <w:bCs/>
          <w:sz w:val="28"/>
          <w:szCs w:val="28"/>
        </w:rPr>
        <w:t>2023</w:t>
      </w:r>
    </w:p>
    <w:p w14:paraId="2C4EBC88" w14:textId="2C14E257" w:rsidR="004158B8" w:rsidRDefault="004158B8" w:rsidP="004158B8">
      <w:pPr>
        <w:pStyle w:val="Heading1"/>
      </w:pPr>
      <w:r>
        <w:br w:type="column"/>
      </w:r>
      <w:bookmarkStart w:id="0" w:name="_Toc130610708"/>
      <w:r>
        <w:lastRenderedPageBreak/>
        <w:t>DAFTAR ISI</w:t>
      </w:r>
      <w:bookmarkEnd w:id="0"/>
    </w:p>
    <w:p w14:paraId="383BE7B7" w14:textId="334668C5" w:rsidR="004158B8" w:rsidRDefault="004158B8" w:rsidP="001F3492"/>
    <w:p w14:paraId="50BEA7C6" w14:textId="0390776D" w:rsidR="001F3492" w:rsidRDefault="00E73836" w:rsidP="001F3492">
      <w:pPr>
        <w:pStyle w:val="TOC1"/>
        <w:tabs>
          <w:tab w:val="right" w:leader="dot" w:pos="7927"/>
        </w:tabs>
        <w:spacing w:after="0"/>
        <w:rPr>
          <w:rFonts w:asciiTheme="minorHAnsi" w:eastAsiaTheme="minorEastAsia" w:hAnsiTheme="minorHAnsi"/>
          <w:noProof/>
          <w:sz w:val="22"/>
          <w:lang w:eastAsia="en-ID"/>
        </w:rPr>
      </w:pPr>
      <w:r>
        <w:fldChar w:fldCharType="begin"/>
      </w:r>
      <w:r>
        <w:instrText xml:space="preserve"> TOC \o "1-2" \h \z \u </w:instrText>
      </w:r>
      <w:r>
        <w:fldChar w:fldCharType="separate"/>
      </w:r>
      <w:hyperlink w:anchor="_Toc130610708" w:history="1">
        <w:r w:rsidR="001F3492" w:rsidRPr="00784B14">
          <w:rPr>
            <w:rStyle w:val="Hyperlink"/>
            <w:noProof/>
          </w:rPr>
          <w:t>DAFTAR ISI</w:t>
        </w:r>
        <w:r w:rsidR="001F3492">
          <w:rPr>
            <w:noProof/>
            <w:webHidden/>
          </w:rPr>
          <w:tab/>
        </w:r>
        <w:r w:rsidR="001F3492">
          <w:rPr>
            <w:noProof/>
            <w:webHidden/>
          </w:rPr>
          <w:fldChar w:fldCharType="begin"/>
        </w:r>
        <w:r w:rsidR="001F3492">
          <w:rPr>
            <w:noProof/>
            <w:webHidden/>
          </w:rPr>
          <w:instrText xml:space="preserve"> PAGEREF _Toc130610708 \h </w:instrText>
        </w:r>
        <w:r w:rsidR="001F3492">
          <w:rPr>
            <w:noProof/>
            <w:webHidden/>
          </w:rPr>
        </w:r>
        <w:r w:rsidR="001F3492">
          <w:rPr>
            <w:noProof/>
            <w:webHidden/>
          </w:rPr>
          <w:fldChar w:fldCharType="separate"/>
        </w:r>
        <w:r w:rsidR="001806C8">
          <w:rPr>
            <w:noProof/>
            <w:webHidden/>
          </w:rPr>
          <w:t>ii</w:t>
        </w:r>
        <w:r w:rsidR="001F3492">
          <w:rPr>
            <w:noProof/>
            <w:webHidden/>
          </w:rPr>
          <w:fldChar w:fldCharType="end"/>
        </w:r>
      </w:hyperlink>
    </w:p>
    <w:p w14:paraId="3D373065" w14:textId="02655121"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09" w:history="1">
        <w:r w:rsidRPr="00784B14">
          <w:rPr>
            <w:rStyle w:val="Hyperlink"/>
            <w:noProof/>
          </w:rPr>
          <w:t>DAFTAR TABEL</w:t>
        </w:r>
        <w:r>
          <w:rPr>
            <w:noProof/>
            <w:webHidden/>
          </w:rPr>
          <w:tab/>
        </w:r>
        <w:r>
          <w:rPr>
            <w:noProof/>
            <w:webHidden/>
          </w:rPr>
          <w:fldChar w:fldCharType="begin"/>
        </w:r>
        <w:r>
          <w:rPr>
            <w:noProof/>
            <w:webHidden/>
          </w:rPr>
          <w:instrText xml:space="preserve"> PAGEREF _Toc130610709 \h </w:instrText>
        </w:r>
        <w:r>
          <w:rPr>
            <w:noProof/>
            <w:webHidden/>
          </w:rPr>
        </w:r>
        <w:r>
          <w:rPr>
            <w:noProof/>
            <w:webHidden/>
          </w:rPr>
          <w:fldChar w:fldCharType="separate"/>
        </w:r>
        <w:r w:rsidR="001806C8">
          <w:rPr>
            <w:noProof/>
            <w:webHidden/>
          </w:rPr>
          <w:t>iv</w:t>
        </w:r>
        <w:r>
          <w:rPr>
            <w:noProof/>
            <w:webHidden/>
          </w:rPr>
          <w:fldChar w:fldCharType="end"/>
        </w:r>
      </w:hyperlink>
    </w:p>
    <w:p w14:paraId="094867E3" w14:textId="2B50FD10"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10" w:history="1">
        <w:r w:rsidRPr="00784B14">
          <w:rPr>
            <w:rStyle w:val="Hyperlink"/>
            <w:noProof/>
          </w:rPr>
          <w:t>DAFTAR GAMBAR</w:t>
        </w:r>
        <w:r>
          <w:rPr>
            <w:noProof/>
            <w:webHidden/>
          </w:rPr>
          <w:tab/>
        </w:r>
        <w:r>
          <w:rPr>
            <w:noProof/>
            <w:webHidden/>
          </w:rPr>
          <w:fldChar w:fldCharType="begin"/>
        </w:r>
        <w:r>
          <w:rPr>
            <w:noProof/>
            <w:webHidden/>
          </w:rPr>
          <w:instrText xml:space="preserve"> PAGEREF _Toc130610710 \h </w:instrText>
        </w:r>
        <w:r>
          <w:rPr>
            <w:noProof/>
            <w:webHidden/>
          </w:rPr>
        </w:r>
        <w:r>
          <w:rPr>
            <w:noProof/>
            <w:webHidden/>
          </w:rPr>
          <w:fldChar w:fldCharType="separate"/>
        </w:r>
        <w:r w:rsidR="001806C8">
          <w:rPr>
            <w:noProof/>
            <w:webHidden/>
          </w:rPr>
          <w:t>v</w:t>
        </w:r>
        <w:r>
          <w:rPr>
            <w:noProof/>
            <w:webHidden/>
          </w:rPr>
          <w:fldChar w:fldCharType="end"/>
        </w:r>
      </w:hyperlink>
    </w:p>
    <w:p w14:paraId="39C63719" w14:textId="419A3930"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11" w:history="1">
        <w:r w:rsidRPr="00784B14">
          <w:rPr>
            <w:rStyle w:val="Hyperlink"/>
            <w:noProof/>
          </w:rPr>
          <w:t>DAFTAR LAMPIRAN</w:t>
        </w:r>
        <w:r>
          <w:rPr>
            <w:noProof/>
            <w:webHidden/>
          </w:rPr>
          <w:tab/>
        </w:r>
        <w:r>
          <w:rPr>
            <w:noProof/>
            <w:webHidden/>
          </w:rPr>
          <w:fldChar w:fldCharType="begin"/>
        </w:r>
        <w:r>
          <w:rPr>
            <w:noProof/>
            <w:webHidden/>
          </w:rPr>
          <w:instrText xml:space="preserve"> PAGEREF _Toc130610711 \h </w:instrText>
        </w:r>
        <w:r>
          <w:rPr>
            <w:noProof/>
            <w:webHidden/>
          </w:rPr>
        </w:r>
        <w:r>
          <w:rPr>
            <w:noProof/>
            <w:webHidden/>
          </w:rPr>
          <w:fldChar w:fldCharType="separate"/>
        </w:r>
        <w:r w:rsidR="001806C8">
          <w:rPr>
            <w:noProof/>
            <w:webHidden/>
          </w:rPr>
          <w:t>vi</w:t>
        </w:r>
        <w:r>
          <w:rPr>
            <w:noProof/>
            <w:webHidden/>
          </w:rPr>
          <w:fldChar w:fldCharType="end"/>
        </w:r>
      </w:hyperlink>
    </w:p>
    <w:p w14:paraId="043C8670" w14:textId="149641EC"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12" w:history="1">
        <w:r w:rsidRPr="00784B14">
          <w:rPr>
            <w:rStyle w:val="Hyperlink"/>
            <w:noProof/>
          </w:rPr>
          <w:t>BAB I</w:t>
        </w:r>
      </w:hyperlink>
    </w:p>
    <w:p w14:paraId="20FE2DB0" w14:textId="4F21E17E"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13" w:history="1">
        <w:r w:rsidRPr="00784B14">
          <w:rPr>
            <w:rStyle w:val="Hyperlink"/>
            <w:noProof/>
          </w:rPr>
          <w:t>PENDAHULUAN</w:t>
        </w:r>
        <w:r>
          <w:rPr>
            <w:noProof/>
            <w:webHidden/>
          </w:rPr>
          <w:tab/>
        </w:r>
        <w:r>
          <w:rPr>
            <w:noProof/>
            <w:webHidden/>
          </w:rPr>
          <w:fldChar w:fldCharType="begin"/>
        </w:r>
        <w:r>
          <w:rPr>
            <w:noProof/>
            <w:webHidden/>
          </w:rPr>
          <w:instrText xml:space="preserve"> PAGEREF _Toc130610713 \h </w:instrText>
        </w:r>
        <w:r>
          <w:rPr>
            <w:noProof/>
            <w:webHidden/>
          </w:rPr>
        </w:r>
        <w:r>
          <w:rPr>
            <w:noProof/>
            <w:webHidden/>
          </w:rPr>
          <w:fldChar w:fldCharType="separate"/>
        </w:r>
        <w:r w:rsidR="001806C8">
          <w:rPr>
            <w:noProof/>
            <w:webHidden/>
          </w:rPr>
          <w:t>7</w:t>
        </w:r>
        <w:r>
          <w:rPr>
            <w:noProof/>
            <w:webHidden/>
          </w:rPr>
          <w:fldChar w:fldCharType="end"/>
        </w:r>
      </w:hyperlink>
    </w:p>
    <w:p w14:paraId="522B78DA" w14:textId="2F045222"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14" w:history="1">
        <w:r w:rsidRPr="00784B14">
          <w:rPr>
            <w:rStyle w:val="Hyperlink"/>
            <w:noProof/>
          </w:rPr>
          <w:t>1.1.</w:t>
        </w:r>
        <w:r>
          <w:rPr>
            <w:rFonts w:asciiTheme="minorHAnsi" w:eastAsiaTheme="minorEastAsia" w:hAnsiTheme="minorHAnsi"/>
            <w:noProof/>
            <w:sz w:val="22"/>
            <w:lang w:eastAsia="en-ID"/>
          </w:rPr>
          <w:tab/>
        </w:r>
        <w:r w:rsidRPr="00784B14">
          <w:rPr>
            <w:rStyle w:val="Hyperlink"/>
            <w:noProof/>
          </w:rPr>
          <w:t>Latar Belakang</w:t>
        </w:r>
        <w:r>
          <w:rPr>
            <w:noProof/>
            <w:webHidden/>
          </w:rPr>
          <w:tab/>
        </w:r>
        <w:r>
          <w:rPr>
            <w:noProof/>
            <w:webHidden/>
          </w:rPr>
          <w:fldChar w:fldCharType="begin"/>
        </w:r>
        <w:r>
          <w:rPr>
            <w:noProof/>
            <w:webHidden/>
          </w:rPr>
          <w:instrText xml:space="preserve"> PAGEREF _Toc130610714 \h </w:instrText>
        </w:r>
        <w:r>
          <w:rPr>
            <w:noProof/>
            <w:webHidden/>
          </w:rPr>
        </w:r>
        <w:r>
          <w:rPr>
            <w:noProof/>
            <w:webHidden/>
          </w:rPr>
          <w:fldChar w:fldCharType="separate"/>
        </w:r>
        <w:r w:rsidR="001806C8">
          <w:rPr>
            <w:noProof/>
            <w:webHidden/>
          </w:rPr>
          <w:t>7</w:t>
        </w:r>
        <w:r>
          <w:rPr>
            <w:noProof/>
            <w:webHidden/>
          </w:rPr>
          <w:fldChar w:fldCharType="end"/>
        </w:r>
      </w:hyperlink>
    </w:p>
    <w:p w14:paraId="68C81AB6" w14:textId="5EADCC6F"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15" w:history="1">
        <w:r w:rsidRPr="00784B14">
          <w:rPr>
            <w:rStyle w:val="Hyperlink"/>
            <w:noProof/>
          </w:rPr>
          <w:t>1.2.</w:t>
        </w:r>
        <w:r>
          <w:rPr>
            <w:rFonts w:asciiTheme="minorHAnsi" w:eastAsiaTheme="minorEastAsia" w:hAnsiTheme="minorHAnsi"/>
            <w:noProof/>
            <w:sz w:val="22"/>
            <w:lang w:eastAsia="en-ID"/>
          </w:rPr>
          <w:tab/>
        </w:r>
        <w:r w:rsidRPr="00784B14">
          <w:rPr>
            <w:rStyle w:val="Hyperlink"/>
            <w:noProof/>
          </w:rPr>
          <w:t>Rumusan Masalah</w:t>
        </w:r>
        <w:r>
          <w:rPr>
            <w:noProof/>
            <w:webHidden/>
          </w:rPr>
          <w:tab/>
        </w:r>
        <w:r>
          <w:rPr>
            <w:noProof/>
            <w:webHidden/>
          </w:rPr>
          <w:fldChar w:fldCharType="begin"/>
        </w:r>
        <w:r>
          <w:rPr>
            <w:noProof/>
            <w:webHidden/>
          </w:rPr>
          <w:instrText xml:space="preserve"> PAGEREF _Toc130610715 \h </w:instrText>
        </w:r>
        <w:r>
          <w:rPr>
            <w:noProof/>
            <w:webHidden/>
          </w:rPr>
        </w:r>
        <w:r>
          <w:rPr>
            <w:noProof/>
            <w:webHidden/>
          </w:rPr>
          <w:fldChar w:fldCharType="separate"/>
        </w:r>
        <w:r w:rsidR="001806C8">
          <w:rPr>
            <w:noProof/>
            <w:webHidden/>
          </w:rPr>
          <w:t>8</w:t>
        </w:r>
        <w:r>
          <w:rPr>
            <w:noProof/>
            <w:webHidden/>
          </w:rPr>
          <w:fldChar w:fldCharType="end"/>
        </w:r>
      </w:hyperlink>
    </w:p>
    <w:p w14:paraId="5FB597F3" w14:textId="32F40A62"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16" w:history="1">
        <w:r w:rsidRPr="00784B14">
          <w:rPr>
            <w:rStyle w:val="Hyperlink"/>
            <w:noProof/>
          </w:rPr>
          <w:t>1.3.</w:t>
        </w:r>
        <w:r>
          <w:rPr>
            <w:rFonts w:asciiTheme="minorHAnsi" w:eastAsiaTheme="minorEastAsia" w:hAnsiTheme="minorHAnsi"/>
            <w:noProof/>
            <w:sz w:val="22"/>
            <w:lang w:eastAsia="en-ID"/>
          </w:rPr>
          <w:tab/>
        </w:r>
        <w:r w:rsidRPr="00784B14">
          <w:rPr>
            <w:rStyle w:val="Hyperlink"/>
            <w:noProof/>
          </w:rPr>
          <w:t>Tujuan Penelitian</w:t>
        </w:r>
        <w:r>
          <w:rPr>
            <w:noProof/>
            <w:webHidden/>
          </w:rPr>
          <w:tab/>
        </w:r>
        <w:r>
          <w:rPr>
            <w:noProof/>
            <w:webHidden/>
          </w:rPr>
          <w:fldChar w:fldCharType="begin"/>
        </w:r>
        <w:r>
          <w:rPr>
            <w:noProof/>
            <w:webHidden/>
          </w:rPr>
          <w:instrText xml:space="preserve"> PAGEREF _Toc130610716 \h </w:instrText>
        </w:r>
        <w:r>
          <w:rPr>
            <w:noProof/>
            <w:webHidden/>
          </w:rPr>
        </w:r>
        <w:r>
          <w:rPr>
            <w:noProof/>
            <w:webHidden/>
          </w:rPr>
          <w:fldChar w:fldCharType="separate"/>
        </w:r>
        <w:r w:rsidR="001806C8">
          <w:rPr>
            <w:noProof/>
            <w:webHidden/>
          </w:rPr>
          <w:t>9</w:t>
        </w:r>
        <w:r>
          <w:rPr>
            <w:noProof/>
            <w:webHidden/>
          </w:rPr>
          <w:fldChar w:fldCharType="end"/>
        </w:r>
      </w:hyperlink>
    </w:p>
    <w:p w14:paraId="54932B54" w14:textId="2B6A1722"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17" w:history="1">
        <w:r w:rsidRPr="00784B14">
          <w:rPr>
            <w:rStyle w:val="Hyperlink"/>
            <w:noProof/>
          </w:rPr>
          <w:t>1.4.</w:t>
        </w:r>
        <w:r>
          <w:rPr>
            <w:rFonts w:asciiTheme="minorHAnsi" w:eastAsiaTheme="minorEastAsia" w:hAnsiTheme="minorHAnsi"/>
            <w:noProof/>
            <w:sz w:val="22"/>
            <w:lang w:eastAsia="en-ID"/>
          </w:rPr>
          <w:tab/>
        </w:r>
        <w:r w:rsidRPr="00784B14">
          <w:rPr>
            <w:rStyle w:val="Hyperlink"/>
            <w:noProof/>
          </w:rPr>
          <w:t>Manfaat</w:t>
        </w:r>
        <w:r>
          <w:rPr>
            <w:noProof/>
            <w:webHidden/>
          </w:rPr>
          <w:tab/>
        </w:r>
        <w:r>
          <w:rPr>
            <w:noProof/>
            <w:webHidden/>
          </w:rPr>
          <w:fldChar w:fldCharType="begin"/>
        </w:r>
        <w:r>
          <w:rPr>
            <w:noProof/>
            <w:webHidden/>
          </w:rPr>
          <w:instrText xml:space="preserve"> PAGEREF _Toc130610717 \h </w:instrText>
        </w:r>
        <w:r>
          <w:rPr>
            <w:noProof/>
            <w:webHidden/>
          </w:rPr>
        </w:r>
        <w:r>
          <w:rPr>
            <w:noProof/>
            <w:webHidden/>
          </w:rPr>
          <w:fldChar w:fldCharType="separate"/>
        </w:r>
        <w:r w:rsidR="001806C8">
          <w:rPr>
            <w:noProof/>
            <w:webHidden/>
          </w:rPr>
          <w:t>9</w:t>
        </w:r>
        <w:r>
          <w:rPr>
            <w:noProof/>
            <w:webHidden/>
          </w:rPr>
          <w:fldChar w:fldCharType="end"/>
        </w:r>
      </w:hyperlink>
    </w:p>
    <w:p w14:paraId="2CF21E7E" w14:textId="36B36C05"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18" w:history="1">
        <w:r w:rsidRPr="00784B14">
          <w:rPr>
            <w:rStyle w:val="Hyperlink"/>
            <w:noProof/>
          </w:rPr>
          <w:t>BAB II</w:t>
        </w:r>
      </w:hyperlink>
    </w:p>
    <w:p w14:paraId="5F888D9B" w14:textId="2987A81C"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19" w:history="1">
        <w:r w:rsidRPr="00784B14">
          <w:rPr>
            <w:rStyle w:val="Hyperlink"/>
            <w:noProof/>
          </w:rPr>
          <w:t>TINJAUAN PUSTAKA</w:t>
        </w:r>
        <w:r>
          <w:rPr>
            <w:noProof/>
            <w:webHidden/>
          </w:rPr>
          <w:tab/>
        </w:r>
        <w:r>
          <w:rPr>
            <w:noProof/>
            <w:webHidden/>
          </w:rPr>
          <w:fldChar w:fldCharType="begin"/>
        </w:r>
        <w:r>
          <w:rPr>
            <w:noProof/>
            <w:webHidden/>
          </w:rPr>
          <w:instrText xml:space="preserve"> PAGEREF _Toc130610719 \h </w:instrText>
        </w:r>
        <w:r>
          <w:rPr>
            <w:noProof/>
            <w:webHidden/>
          </w:rPr>
        </w:r>
        <w:r>
          <w:rPr>
            <w:noProof/>
            <w:webHidden/>
          </w:rPr>
          <w:fldChar w:fldCharType="separate"/>
        </w:r>
        <w:r w:rsidR="001806C8">
          <w:rPr>
            <w:noProof/>
            <w:webHidden/>
          </w:rPr>
          <w:t>10</w:t>
        </w:r>
        <w:r>
          <w:rPr>
            <w:noProof/>
            <w:webHidden/>
          </w:rPr>
          <w:fldChar w:fldCharType="end"/>
        </w:r>
      </w:hyperlink>
    </w:p>
    <w:p w14:paraId="14AD583D" w14:textId="0E3EDA8E"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22" w:history="1">
        <w:r w:rsidRPr="00784B14">
          <w:rPr>
            <w:rStyle w:val="Hyperlink"/>
            <w:noProof/>
          </w:rPr>
          <w:t>2.1.</w:t>
        </w:r>
        <w:r>
          <w:rPr>
            <w:rFonts w:asciiTheme="minorHAnsi" w:eastAsiaTheme="minorEastAsia" w:hAnsiTheme="minorHAnsi"/>
            <w:noProof/>
            <w:sz w:val="22"/>
            <w:lang w:eastAsia="en-ID"/>
          </w:rPr>
          <w:tab/>
        </w:r>
        <w:r w:rsidRPr="00784B14">
          <w:rPr>
            <w:rStyle w:val="Hyperlink"/>
            <w:noProof/>
          </w:rPr>
          <w:t>Landasan Teori</w:t>
        </w:r>
        <w:r>
          <w:rPr>
            <w:noProof/>
            <w:webHidden/>
          </w:rPr>
          <w:tab/>
        </w:r>
        <w:r>
          <w:rPr>
            <w:noProof/>
            <w:webHidden/>
          </w:rPr>
          <w:fldChar w:fldCharType="begin"/>
        </w:r>
        <w:r>
          <w:rPr>
            <w:noProof/>
            <w:webHidden/>
          </w:rPr>
          <w:instrText xml:space="preserve"> PAGEREF _Toc130610722 \h </w:instrText>
        </w:r>
        <w:r>
          <w:rPr>
            <w:noProof/>
            <w:webHidden/>
          </w:rPr>
        </w:r>
        <w:r>
          <w:rPr>
            <w:noProof/>
            <w:webHidden/>
          </w:rPr>
          <w:fldChar w:fldCharType="separate"/>
        </w:r>
        <w:r w:rsidR="001806C8">
          <w:rPr>
            <w:noProof/>
            <w:webHidden/>
          </w:rPr>
          <w:t>10</w:t>
        </w:r>
        <w:r>
          <w:rPr>
            <w:noProof/>
            <w:webHidden/>
          </w:rPr>
          <w:fldChar w:fldCharType="end"/>
        </w:r>
      </w:hyperlink>
    </w:p>
    <w:p w14:paraId="591EE956" w14:textId="3FF15998"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23" w:history="1">
        <w:r w:rsidRPr="00784B14">
          <w:rPr>
            <w:rStyle w:val="Hyperlink"/>
            <w:noProof/>
          </w:rPr>
          <w:t>2.1.1.</w:t>
        </w:r>
        <w:r>
          <w:rPr>
            <w:rFonts w:asciiTheme="minorHAnsi" w:eastAsiaTheme="minorEastAsia" w:hAnsiTheme="minorHAnsi"/>
            <w:noProof/>
            <w:sz w:val="22"/>
            <w:lang w:eastAsia="en-ID"/>
          </w:rPr>
          <w:tab/>
        </w:r>
        <w:r w:rsidRPr="00784B14">
          <w:rPr>
            <w:rStyle w:val="Hyperlink"/>
            <w:i/>
            <w:iCs/>
            <w:noProof/>
          </w:rPr>
          <w:t>Deep Learning</w:t>
        </w:r>
        <w:r>
          <w:rPr>
            <w:noProof/>
            <w:webHidden/>
          </w:rPr>
          <w:tab/>
        </w:r>
        <w:r>
          <w:rPr>
            <w:noProof/>
            <w:webHidden/>
          </w:rPr>
          <w:fldChar w:fldCharType="begin"/>
        </w:r>
        <w:r>
          <w:rPr>
            <w:noProof/>
            <w:webHidden/>
          </w:rPr>
          <w:instrText xml:space="preserve"> PAGEREF _Toc130610723 \h </w:instrText>
        </w:r>
        <w:r>
          <w:rPr>
            <w:noProof/>
            <w:webHidden/>
          </w:rPr>
        </w:r>
        <w:r>
          <w:rPr>
            <w:noProof/>
            <w:webHidden/>
          </w:rPr>
          <w:fldChar w:fldCharType="separate"/>
        </w:r>
        <w:r w:rsidR="001806C8">
          <w:rPr>
            <w:noProof/>
            <w:webHidden/>
          </w:rPr>
          <w:t>10</w:t>
        </w:r>
        <w:r>
          <w:rPr>
            <w:noProof/>
            <w:webHidden/>
          </w:rPr>
          <w:fldChar w:fldCharType="end"/>
        </w:r>
      </w:hyperlink>
    </w:p>
    <w:p w14:paraId="11EA6588" w14:textId="0AF510CE"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24" w:history="1">
        <w:r w:rsidRPr="00784B14">
          <w:rPr>
            <w:rStyle w:val="Hyperlink"/>
            <w:noProof/>
          </w:rPr>
          <w:t>2.1.2.</w:t>
        </w:r>
        <w:r>
          <w:rPr>
            <w:rFonts w:asciiTheme="minorHAnsi" w:eastAsiaTheme="minorEastAsia" w:hAnsiTheme="minorHAnsi"/>
            <w:noProof/>
            <w:sz w:val="22"/>
            <w:lang w:eastAsia="en-ID"/>
          </w:rPr>
          <w:tab/>
        </w:r>
        <w:r w:rsidRPr="00784B14">
          <w:rPr>
            <w:rStyle w:val="Hyperlink"/>
            <w:noProof/>
          </w:rPr>
          <w:t>Citra Digital</w:t>
        </w:r>
        <w:r>
          <w:rPr>
            <w:noProof/>
            <w:webHidden/>
          </w:rPr>
          <w:tab/>
        </w:r>
        <w:r>
          <w:rPr>
            <w:noProof/>
            <w:webHidden/>
          </w:rPr>
          <w:fldChar w:fldCharType="begin"/>
        </w:r>
        <w:r>
          <w:rPr>
            <w:noProof/>
            <w:webHidden/>
          </w:rPr>
          <w:instrText xml:space="preserve"> PAGEREF _Toc130610724 \h </w:instrText>
        </w:r>
        <w:r>
          <w:rPr>
            <w:noProof/>
            <w:webHidden/>
          </w:rPr>
        </w:r>
        <w:r>
          <w:rPr>
            <w:noProof/>
            <w:webHidden/>
          </w:rPr>
          <w:fldChar w:fldCharType="separate"/>
        </w:r>
        <w:r w:rsidR="001806C8">
          <w:rPr>
            <w:noProof/>
            <w:webHidden/>
          </w:rPr>
          <w:t>10</w:t>
        </w:r>
        <w:r>
          <w:rPr>
            <w:noProof/>
            <w:webHidden/>
          </w:rPr>
          <w:fldChar w:fldCharType="end"/>
        </w:r>
      </w:hyperlink>
    </w:p>
    <w:p w14:paraId="6845CB5A" w14:textId="6B08AF41"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25" w:history="1">
        <w:r w:rsidRPr="00784B14">
          <w:rPr>
            <w:rStyle w:val="Hyperlink"/>
            <w:noProof/>
          </w:rPr>
          <w:t>2.1.3.</w:t>
        </w:r>
        <w:r>
          <w:rPr>
            <w:rFonts w:asciiTheme="minorHAnsi" w:eastAsiaTheme="minorEastAsia" w:hAnsiTheme="minorHAnsi"/>
            <w:noProof/>
            <w:sz w:val="22"/>
            <w:lang w:eastAsia="en-ID"/>
          </w:rPr>
          <w:tab/>
        </w:r>
        <w:r w:rsidRPr="00784B14">
          <w:rPr>
            <w:rStyle w:val="Hyperlink"/>
            <w:i/>
            <w:iCs/>
            <w:noProof/>
          </w:rPr>
          <w:t>Tensorflow</w:t>
        </w:r>
        <w:r>
          <w:rPr>
            <w:noProof/>
            <w:webHidden/>
          </w:rPr>
          <w:tab/>
        </w:r>
        <w:r>
          <w:rPr>
            <w:noProof/>
            <w:webHidden/>
          </w:rPr>
          <w:fldChar w:fldCharType="begin"/>
        </w:r>
        <w:r>
          <w:rPr>
            <w:noProof/>
            <w:webHidden/>
          </w:rPr>
          <w:instrText xml:space="preserve"> PAGEREF _Toc130610725 \h </w:instrText>
        </w:r>
        <w:r>
          <w:rPr>
            <w:noProof/>
            <w:webHidden/>
          </w:rPr>
        </w:r>
        <w:r>
          <w:rPr>
            <w:noProof/>
            <w:webHidden/>
          </w:rPr>
          <w:fldChar w:fldCharType="separate"/>
        </w:r>
        <w:r w:rsidR="001806C8">
          <w:rPr>
            <w:noProof/>
            <w:webHidden/>
          </w:rPr>
          <w:t>10</w:t>
        </w:r>
        <w:r>
          <w:rPr>
            <w:noProof/>
            <w:webHidden/>
          </w:rPr>
          <w:fldChar w:fldCharType="end"/>
        </w:r>
      </w:hyperlink>
    </w:p>
    <w:p w14:paraId="58971755" w14:textId="55843F0D"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26" w:history="1">
        <w:r w:rsidRPr="00784B14">
          <w:rPr>
            <w:rStyle w:val="Hyperlink"/>
            <w:noProof/>
          </w:rPr>
          <w:t>2.1.4.</w:t>
        </w:r>
        <w:r>
          <w:rPr>
            <w:rFonts w:asciiTheme="minorHAnsi" w:eastAsiaTheme="minorEastAsia" w:hAnsiTheme="minorHAnsi"/>
            <w:noProof/>
            <w:sz w:val="22"/>
            <w:lang w:eastAsia="en-ID"/>
          </w:rPr>
          <w:tab/>
        </w:r>
        <w:r w:rsidRPr="00784B14">
          <w:rPr>
            <w:rStyle w:val="Hyperlink"/>
            <w:i/>
            <w:iCs/>
            <w:noProof/>
          </w:rPr>
          <w:t>Convulational Neural Network</w:t>
        </w:r>
        <w:r w:rsidRPr="00784B14">
          <w:rPr>
            <w:rStyle w:val="Hyperlink"/>
            <w:noProof/>
          </w:rPr>
          <w:t xml:space="preserve"> (CNN)</w:t>
        </w:r>
        <w:r>
          <w:rPr>
            <w:noProof/>
            <w:webHidden/>
          </w:rPr>
          <w:tab/>
        </w:r>
        <w:r>
          <w:rPr>
            <w:noProof/>
            <w:webHidden/>
          </w:rPr>
          <w:fldChar w:fldCharType="begin"/>
        </w:r>
        <w:r>
          <w:rPr>
            <w:noProof/>
            <w:webHidden/>
          </w:rPr>
          <w:instrText xml:space="preserve"> PAGEREF _Toc130610726 \h </w:instrText>
        </w:r>
        <w:r>
          <w:rPr>
            <w:noProof/>
            <w:webHidden/>
          </w:rPr>
        </w:r>
        <w:r>
          <w:rPr>
            <w:noProof/>
            <w:webHidden/>
          </w:rPr>
          <w:fldChar w:fldCharType="separate"/>
        </w:r>
        <w:r w:rsidR="001806C8">
          <w:rPr>
            <w:noProof/>
            <w:webHidden/>
          </w:rPr>
          <w:t>11</w:t>
        </w:r>
        <w:r>
          <w:rPr>
            <w:noProof/>
            <w:webHidden/>
          </w:rPr>
          <w:fldChar w:fldCharType="end"/>
        </w:r>
      </w:hyperlink>
    </w:p>
    <w:p w14:paraId="3766F757" w14:textId="6DB7EFBA"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27" w:history="1">
        <w:r w:rsidRPr="00784B14">
          <w:rPr>
            <w:rStyle w:val="Hyperlink"/>
            <w:noProof/>
          </w:rPr>
          <w:t>2.2.</w:t>
        </w:r>
        <w:r>
          <w:rPr>
            <w:rFonts w:asciiTheme="minorHAnsi" w:eastAsiaTheme="minorEastAsia" w:hAnsiTheme="minorHAnsi"/>
            <w:noProof/>
            <w:sz w:val="22"/>
            <w:lang w:eastAsia="en-ID"/>
          </w:rPr>
          <w:tab/>
        </w:r>
        <w:r w:rsidRPr="00784B14">
          <w:rPr>
            <w:rStyle w:val="Hyperlink"/>
            <w:noProof/>
          </w:rPr>
          <w:t>Penelitian Relevan</w:t>
        </w:r>
        <w:r>
          <w:rPr>
            <w:noProof/>
            <w:webHidden/>
          </w:rPr>
          <w:tab/>
        </w:r>
        <w:r>
          <w:rPr>
            <w:noProof/>
            <w:webHidden/>
          </w:rPr>
          <w:fldChar w:fldCharType="begin"/>
        </w:r>
        <w:r>
          <w:rPr>
            <w:noProof/>
            <w:webHidden/>
          </w:rPr>
          <w:instrText xml:space="preserve"> PAGEREF _Toc130610727 \h </w:instrText>
        </w:r>
        <w:r>
          <w:rPr>
            <w:noProof/>
            <w:webHidden/>
          </w:rPr>
        </w:r>
        <w:r>
          <w:rPr>
            <w:noProof/>
            <w:webHidden/>
          </w:rPr>
          <w:fldChar w:fldCharType="separate"/>
        </w:r>
        <w:r w:rsidR="001806C8">
          <w:rPr>
            <w:noProof/>
            <w:webHidden/>
          </w:rPr>
          <w:t>13</w:t>
        </w:r>
        <w:r>
          <w:rPr>
            <w:noProof/>
            <w:webHidden/>
          </w:rPr>
          <w:fldChar w:fldCharType="end"/>
        </w:r>
      </w:hyperlink>
    </w:p>
    <w:p w14:paraId="042B87D2" w14:textId="4A601A18"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28" w:history="1">
        <w:r w:rsidRPr="00784B14">
          <w:rPr>
            <w:rStyle w:val="Hyperlink"/>
            <w:noProof/>
          </w:rPr>
          <w:t>2.2.1.</w:t>
        </w:r>
        <w:r>
          <w:rPr>
            <w:rFonts w:asciiTheme="minorHAnsi" w:eastAsiaTheme="minorEastAsia" w:hAnsiTheme="minorHAnsi"/>
            <w:noProof/>
            <w:sz w:val="22"/>
            <w:lang w:eastAsia="en-ID"/>
          </w:rPr>
          <w:tab/>
        </w:r>
        <w:r w:rsidRPr="00784B14">
          <w:rPr>
            <w:rStyle w:val="Hyperlink"/>
            <w:noProof/>
          </w:rPr>
          <w:t>Jurnal oleh Setyaningsih, E. R., dan Edy, M. S. Tahun 2022</w:t>
        </w:r>
        <w:r>
          <w:rPr>
            <w:noProof/>
            <w:webHidden/>
          </w:rPr>
          <w:tab/>
        </w:r>
        <w:r>
          <w:rPr>
            <w:noProof/>
            <w:webHidden/>
          </w:rPr>
          <w:fldChar w:fldCharType="begin"/>
        </w:r>
        <w:r>
          <w:rPr>
            <w:noProof/>
            <w:webHidden/>
          </w:rPr>
          <w:instrText xml:space="preserve"> PAGEREF _Toc130610728 \h </w:instrText>
        </w:r>
        <w:r>
          <w:rPr>
            <w:noProof/>
            <w:webHidden/>
          </w:rPr>
        </w:r>
        <w:r>
          <w:rPr>
            <w:noProof/>
            <w:webHidden/>
          </w:rPr>
          <w:fldChar w:fldCharType="separate"/>
        </w:r>
        <w:r w:rsidR="001806C8">
          <w:rPr>
            <w:noProof/>
            <w:webHidden/>
          </w:rPr>
          <w:t>13</w:t>
        </w:r>
        <w:r>
          <w:rPr>
            <w:noProof/>
            <w:webHidden/>
          </w:rPr>
          <w:fldChar w:fldCharType="end"/>
        </w:r>
      </w:hyperlink>
    </w:p>
    <w:p w14:paraId="15063425" w14:textId="21B09C79"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29" w:history="1">
        <w:r w:rsidRPr="00784B14">
          <w:rPr>
            <w:rStyle w:val="Hyperlink"/>
            <w:noProof/>
          </w:rPr>
          <w:t>2.2.2.</w:t>
        </w:r>
        <w:r>
          <w:rPr>
            <w:rFonts w:asciiTheme="minorHAnsi" w:eastAsiaTheme="minorEastAsia" w:hAnsiTheme="minorHAnsi"/>
            <w:noProof/>
            <w:sz w:val="22"/>
            <w:lang w:eastAsia="en-ID"/>
          </w:rPr>
          <w:tab/>
        </w:r>
        <w:r w:rsidRPr="00784B14">
          <w:rPr>
            <w:rStyle w:val="Hyperlink"/>
            <w:noProof/>
          </w:rPr>
          <w:t>Jurnal oleh Setiawan, DKk Tahun 2020</w:t>
        </w:r>
        <w:r>
          <w:rPr>
            <w:noProof/>
            <w:webHidden/>
          </w:rPr>
          <w:tab/>
        </w:r>
        <w:r>
          <w:rPr>
            <w:noProof/>
            <w:webHidden/>
          </w:rPr>
          <w:fldChar w:fldCharType="begin"/>
        </w:r>
        <w:r>
          <w:rPr>
            <w:noProof/>
            <w:webHidden/>
          </w:rPr>
          <w:instrText xml:space="preserve"> PAGEREF _Toc130610729 \h </w:instrText>
        </w:r>
        <w:r>
          <w:rPr>
            <w:noProof/>
            <w:webHidden/>
          </w:rPr>
        </w:r>
        <w:r>
          <w:rPr>
            <w:noProof/>
            <w:webHidden/>
          </w:rPr>
          <w:fldChar w:fldCharType="separate"/>
        </w:r>
        <w:r w:rsidR="001806C8">
          <w:rPr>
            <w:noProof/>
            <w:webHidden/>
          </w:rPr>
          <w:t>13</w:t>
        </w:r>
        <w:r>
          <w:rPr>
            <w:noProof/>
            <w:webHidden/>
          </w:rPr>
          <w:fldChar w:fldCharType="end"/>
        </w:r>
      </w:hyperlink>
    </w:p>
    <w:p w14:paraId="2A0B3367" w14:textId="48237EB0"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30" w:history="1">
        <w:r w:rsidRPr="00784B14">
          <w:rPr>
            <w:rStyle w:val="Hyperlink"/>
            <w:noProof/>
          </w:rPr>
          <w:t>2.2.3.</w:t>
        </w:r>
        <w:r>
          <w:rPr>
            <w:rFonts w:asciiTheme="minorHAnsi" w:eastAsiaTheme="minorEastAsia" w:hAnsiTheme="minorHAnsi"/>
            <w:noProof/>
            <w:sz w:val="22"/>
            <w:lang w:eastAsia="en-ID"/>
          </w:rPr>
          <w:tab/>
        </w:r>
        <w:r w:rsidRPr="00784B14">
          <w:rPr>
            <w:rStyle w:val="Hyperlink"/>
            <w:noProof/>
          </w:rPr>
          <w:t>Jurnal oleh Tiara Sari dan Haryatmi Tahun 2021</w:t>
        </w:r>
        <w:r>
          <w:rPr>
            <w:noProof/>
            <w:webHidden/>
          </w:rPr>
          <w:tab/>
        </w:r>
        <w:r>
          <w:rPr>
            <w:noProof/>
            <w:webHidden/>
          </w:rPr>
          <w:fldChar w:fldCharType="begin"/>
        </w:r>
        <w:r>
          <w:rPr>
            <w:noProof/>
            <w:webHidden/>
          </w:rPr>
          <w:instrText xml:space="preserve"> PAGEREF _Toc130610730 \h </w:instrText>
        </w:r>
        <w:r>
          <w:rPr>
            <w:noProof/>
            <w:webHidden/>
          </w:rPr>
        </w:r>
        <w:r>
          <w:rPr>
            <w:noProof/>
            <w:webHidden/>
          </w:rPr>
          <w:fldChar w:fldCharType="separate"/>
        </w:r>
        <w:r w:rsidR="001806C8">
          <w:rPr>
            <w:noProof/>
            <w:webHidden/>
          </w:rPr>
          <w:t>14</w:t>
        </w:r>
        <w:r>
          <w:rPr>
            <w:noProof/>
            <w:webHidden/>
          </w:rPr>
          <w:fldChar w:fldCharType="end"/>
        </w:r>
      </w:hyperlink>
    </w:p>
    <w:p w14:paraId="0ABFC698" w14:textId="25EC59A5"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31" w:history="1">
        <w:r w:rsidRPr="00784B14">
          <w:rPr>
            <w:rStyle w:val="Hyperlink"/>
            <w:noProof/>
          </w:rPr>
          <w:t>2.2.4.</w:t>
        </w:r>
        <w:r>
          <w:rPr>
            <w:rFonts w:asciiTheme="minorHAnsi" w:eastAsiaTheme="minorEastAsia" w:hAnsiTheme="minorHAnsi"/>
            <w:noProof/>
            <w:sz w:val="22"/>
            <w:lang w:eastAsia="en-ID"/>
          </w:rPr>
          <w:tab/>
        </w:r>
        <w:r w:rsidRPr="00784B14">
          <w:rPr>
            <w:rStyle w:val="Hyperlink"/>
            <w:noProof/>
          </w:rPr>
          <w:t>Jurnal oleh Pham dan Chang Tahun 2023</w:t>
        </w:r>
        <w:r>
          <w:rPr>
            <w:noProof/>
            <w:webHidden/>
          </w:rPr>
          <w:tab/>
        </w:r>
        <w:r>
          <w:rPr>
            <w:noProof/>
            <w:webHidden/>
          </w:rPr>
          <w:fldChar w:fldCharType="begin"/>
        </w:r>
        <w:r>
          <w:rPr>
            <w:noProof/>
            <w:webHidden/>
          </w:rPr>
          <w:instrText xml:space="preserve"> PAGEREF _Toc130610731 \h </w:instrText>
        </w:r>
        <w:r>
          <w:rPr>
            <w:noProof/>
            <w:webHidden/>
          </w:rPr>
        </w:r>
        <w:r>
          <w:rPr>
            <w:noProof/>
            <w:webHidden/>
          </w:rPr>
          <w:fldChar w:fldCharType="separate"/>
        </w:r>
        <w:r w:rsidR="001806C8">
          <w:rPr>
            <w:noProof/>
            <w:webHidden/>
          </w:rPr>
          <w:t>15</w:t>
        </w:r>
        <w:r>
          <w:rPr>
            <w:noProof/>
            <w:webHidden/>
          </w:rPr>
          <w:fldChar w:fldCharType="end"/>
        </w:r>
      </w:hyperlink>
    </w:p>
    <w:p w14:paraId="7A327654" w14:textId="3679F75F"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32" w:history="1">
        <w:r w:rsidRPr="00784B14">
          <w:rPr>
            <w:rStyle w:val="Hyperlink"/>
            <w:noProof/>
          </w:rPr>
          <w:t>2.2.5.</w:t>
        </w:r>
        <w:r>
          <w:rPr>
            <w:rFonts w:asciiTheme="minorHAnsi" w:eastAsiaTheme="minorEastAsia" w:hAnsiTheme="minorHAnsi"/>
            <w:noProof/>
            <w:sz w:val="22"/>
            <w:lang w:eastAsia="en-ID"/>
          </w:rPr>
          <w:tab/>
        </w:r>
        <w:r w:rsidRPr="00784B14">
          <w:rPr>
            <w:rStyle w:val="Hyperlink"/>
            <w:noProof/>
          </w:rPr>
          <w:t>Jurnal oleh Listyalina, Dkk Tahun 2022</w:t>
        </w:r>
        <w:r>
          <w:rPr>
            <w:noProof/>
            <w:webHidden/>
          </w:rPr>
          <w:tab/>
        </w:r>
        <w:r>
          <w:rPr>
            <w:noProof/>
            <w:webHidden/>
          </w:rPr>
          <w:fldChar w:fldCharType="begin"/>
        </w:r>
        <w:r>
          <w:rPr>
            <w:noProof/>
            <w:webHidden/>
          </w:rPr>
          <w:instrText xml:space="preserve"> PAGEREF _Toc130610732 \h </w:instrText>
        </w:r>
        <w:r>
          <w:rPr>
            <w:noProof/>
            <w:webHidden/>
          </w:rPr>
        </w:r>
        <w:r>
          <w:rPr>
            <w:noProof/>
            <w:webHidden/>
          </w:rPr>
          <w:fldChar w:fldCharType="separate"/>
        </w:r>
        <w:r w:rsidR="001806C8">
          <w:rPr>
            <w:noProof/>
            <w:webHidden/>
          </w:rPr>
          <w:t>16</w:t>
        </w:r>
        <w:r>
          <w:rPr>
            <w:noProof/>
            <w:webHidden/>
          </w:rPr>
          <w:fldChar w:fldCharType="end"/>
        </w:r>
      </w:hyperlink>
    </w:p>
    <w:p w14:paraId="7CF26ECC" w14:textId="145BAF79"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33" w:history="1">
        <w:r w:rsidRPr="00784B14">
          <w:rPr>
            <w:rStyle w:val="Hyperlink"/>
            <w:noProof/>
          </w:rPr>
          <w:t>2.2.6.</w:t>
        </w:r>
        <w:r>
          <w:rPr>
            <w:rFonts w:asciiTheme="minorHAnsi" w:eastAsiaTheme="minorEastAsia" w:hAnsiTheme="minorHAnsi"/>
            <w:noProof/>
            <w:sz w:val="22"/>
            <w:lang w:eastAsia="en-ID"/>
          </w:rPr>
          <w:tab/>
        </w:r>
        <w:r w:rsidRPr="00784B14">
          <w:rPr>
            <w:rStyle w:val="Hyperlink"/>
            <w:noProof/>
          </w:rPr>
          <w:t>Jurnal  oleh Priyanti Tahun 2021</w:t>
        </w:r>
        <w:r>
          <w:rPr>
            <w:noProof/>
            <w:webHidden/>
          </w:rPr>
          <w:tab/>
        </w:r>
        <w:r>
          <w:rPr>
            <w:noProof/>
            <w:webHidden/>
          </w:rPr>
          <w:fldChar w:fldCharType="begin"/>
        </w:r>
        <w:r>
          <w:rPr>
            <w:noProof/>
            <w:webHidden/>
          </w:rPr>
          <w:instrText xml:space="preserve"> PAGEREF _Toc130610733 \h </w:instrText>
        </w:r>
        <w:r>
          <w:rPr>
            <w:noProof/>
            <w:webHidden/>
          </w:rPr>
        </w:r>
        <w:r>
          <w:rPr>
            <w:noProof/>
            <w:webHidden/>
          </w:rPr>
          <w:fldChar w:fldCharType="separate"/>
        </w:r>
        <w:r w:rsidR="001806C8">
          <w:rPr>
            <w:noProof/>
            <w:webHidden/>
          </w:rPr>
          <w:t>17</w:t>
        </w:r>
        <w:r>
          <w:rPr>
            <w:noProof/>
            <w:webHidden/>
          </w:rPr>
          <w:fldChar w:fldCharType="end"/>
        </w:r>
      </w:hyperlink>
    </w:p>
    <w:p w14:paraId="7B9172BB" w14:textId="46B982AB"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34" w:history="1">
        <w:r w:rsidRPr="00784B14">
          <w:rPr>
            <w:rStyle w:val="Hyperlink"/>
            <w:noProof/>
          </w:rPr>
          <w:t>2.2.7.</w:t>
        </w:r>
        <w:r>
          <w:rPr>
            <w:rFonts w:asciiTheme="minorHAnsi" w:eastAsiaTheme="minorEastAsia" w:hAnsiTheme="minorHAnsi"/>
            <w:noProof/>
            <w:sz w:val="22"/>
            <w:lang w:eastAsia="en-ID"/>
          </w:rPr>
          <w:tab/>
        </w:r>
        <w:r w:rsidRPr="00784B14">
          <w:rPr>
            <w:rStyle w:val="Hyperlink"/>
            <w:noProof/>
          </w:rPr>
          <w:t>Jurnal oleh Trisiawan dan Yuliza Tahun 2022</w:t>
        </w:r>
        <w:r>
          <w:rPr>
            <w:noProof/>
            <w:webHidden/>
          </w:rPr>
          <w:tab/>
        </w:r>
        <w:r>
          <w:rPr>
            <w:noProof/>
            <w:webHidden/>
          </w:rPr>
          <w:fldChar w:fldCharType="begin"/>
        </w:r>
        <w:r>
          <w:rPr>
            <w:noProof/>
            <w:webHidden/>
          </w:rPr>
          <w:instrText xml:space="preserve"> PAGEREF _Toc130610734 \h </w:instrText>
        </w:r>
        <w:r>
          <w:rPr>
            <w:noProof/>
            <w:webHidden/>
          </w:rPr>
        </w:r>
        <w:r>
          <w:rPr>
            <w:noProof/>
            <w:webHidden/>
          </w:rPr>
          <w:fldChar w:fldCharType="separate"/>
        </w:r>
        <w:r w:rsidR="001806C8">
          <w:rPr>
            <w:noProof/>
            <w:webHidden/>
          </w:rPr>
          <w:t>18</w:t>
        </w:r>
        <w:r>
          <w:rPr>
            <w:noProof/>
            <w:webHidden/>
          </w:rPr>
          <w:fldChar w:fldCharType="end"/>
        </w:r>
      </w:hyperlink>
    </w:p>
    <w:p w14:paraId="15EB5C0F" w14:textId="28FF1353"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35" w:history="1">
        <w:r w:rsidRPr="00784B14">
          <w:rPr>
            <w:rStyle w:val="Hyperlink"/>
            <w:noProof/>
          </w:rPr>
          <w:t>2.2.8.</w:t>
        </w:r>
        <w:r>
          <w:rPr>
            <w:rFonts w:asciiTheme="minorHAnsi" w:eastAsiaTheme="minorEastAsia" w:hAnsiTheme="minorHAnsi"/>
            <w:noProof/>
            <w:sz w:val="22"/>
            <w:lang w:eastAsia="en-ID"/>
          </w:rPr>
          <w:tab/>
        </w:r>
        <w:r w:rsidRPr="00784B14">
          <w:rPr>
            <w:rStyle w:val="Hyperlink"/>
            <w:noProof/>
          </w:rPr>
          <w:t>Jurnal oleh Setiani Tahun 2020</w:t>
        </w:r>
        <w:r>
          <w:rPr>
            <w:noProof/>
            <w:webHidden/>
          </w:rPr>
          <w:tab/>
        </w:r>
        <w:r>
          <w:rPr>
            <w:noProof/>
            <w:webHidden/>
          </w:rPr>
          <w:fldChar w:fldCharType="begin"/>
        </w:r>
        <w:r>
          <w:rPr>
            <w:noProof/>
            <w:webHidden/>
          </w:rPr>
          <w:instrText xml:space="preserve"> PAGEREF _Toc130610735 \h </w:instrText>
        </w:r>
        <w:r>
          <w:rPr>
            <w:noProof/>
            <w:webHidden/>
          </w:rPr>
        </w:r>
        <w:r>
          <w:rPr>
            <w:noProof/>
            <w:webHidden/>
          </w:rPr>
          <w:fldChar w:fldCharType="separate"/>
        </w:r>
        <w:r w:rsidR="001806C8">
          <w:rPr>
            <w:noProof/>
            <w:webHidden/>
          </w:rPr>
          <w:t>18</w:t>
        </w:r>
        <w:r>
          <w:rPr>
            <w:noProof/>
            <w:webHidden/>
          </w:rPr>
          <w:fldChar w:fldCharType="end"/>
        </w:r>
      </w:hyperlink>
    </w:p>
    <w:p w14:paraId="01376320" w14:textId="60FB83A9"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36" w:history="1">
        <w:r w:rsidRPr="00784B14">
          <w:rPr>
            <w:rStyle w:val="Hyperlink"/>
            <w:noProof/>
          </w:rPr>
          <w:t>2.2.9.</w:t>
        </w:r>
        <w:r>
          <w:rPr>
            <w:rFonts w:asciiTheme="minorHAnsi" w:eastAsiaTheme="minorEastAsia" w:hAnsiTheme="minorHAnsi"/>
            <w:noProof/>
            <w:sz w:val="22"/>
            <w:lang w:eastAsia="en-ID"/>
          </w:rPr>
          <w:tab/>
        </w:r>
        <w:r w:rsidRPr="00784B14">
          <w:rPr>
            <w:rStyle w:val="Hyperlink"/>
            <w:noProof/>
          </w:rPr>
          <w:t>Jurnal oleh Harika Dkk Tahun 2022</w:t>
        </w:r>
        <w:r>
          <w:rPr>
            <w:noProof/>
            <w:webHidden/>
          </w:rPr>
          <w:tab/>
        </w:r>
        <w:r>
          <w:rPr>
            <w:noProof/>
            <w:webHidden/>
          </w:rPr>
          <w:fldChar w:fldCharType="begin"/>
        </w:r>
        <w:r>
          <w:rPr>
            <w:noProof/>
            <w:webHidden/>
          </w:rPr>
          <w:instrText xml:space="preserve"> PAGEREF _Toc130610736 \h </w:instrText>
        </w:r>
        <w:r>
          <w:rPr>
            <w:noProof/>
            <w:webHidden/>
          </w:rPr>
        </w:r>
        <w:r>
          <w:rPr>
            <w:noProof/>
            <w:webHidden/>
          </w:rPr>
          <w:fldChar w:fldCharType="separate"/>
        </w:r>
        <w:r w:rsidR="001806C8">
          <w:rPr>
            <w:noProof/>
            <w:webHidden/>
          </w:rPr>
          <w:t>19</w:t>
        </w:r>
        <w:r>
          <w:rPr>
            <w:noProof/>
            <w:webHidden/>
          </w:rPr>
          <w:fldChar w:fldCharType="end"/>
        </w:r>
      </w:hyperlink>
    </w:p>
    <w:p w14:paraId="44E27487" w14:textId="38E0B4C8" w:rsidR="001F3492" w:rsidRDefault="001F3492" w:rsidP="001F3492">
      <w:pPr>
        <w:pStyle w:val="TOC2"/>
        <w:tabs>
          <w:tab w:val="left" w:pos="1320"/>
          <w:tab w:val="right" w:leader="dot" w:pos="7927"/>
        </w:tabs>
        <w:spacing w:after="0"/>
        <w:rPr>
          <w:rFonts w:asciiTheme="minorHAnsi" w:eastAsiaTheme="minorEastAsia" w:hAnsiTheme="minorHAnsi"/>
          <w:noProof/>
          <w:sz w:val="22"/>
          <w:lang w:eastAsia="en-ID"/>
        </w:rPr>
      </w:pPr>
      <w:hyperlink w:anchor="_Toc130610737" w:history="1">
        <w:r w:rsidRPr="00784B14">
          <w:rPr>
            <w:rStyle w:val="Hyperlink"/>
            <w:noProof/>
          </w:rPr>
          <w:t>2.2.10.</w:t>
        </w:r>
        <w:r>
          <w:rPr>
            <w:rFonts w:asciiTheme="minorHAnsi" w:eastAsiaTheme="minorEastAsia" w:hAnsiTheme="minorHAnsi"/>
            <w:noProof/>
            <w:sz w:val="22"/>
            <w:lang w:eastAsia="en-ID"/>
          </w:rPr>
          <w:tab/>
        </w:r>
        <w:r w:rsidRPr="00784B14">
          <w:rPr>
            <w:rStyle w:val="Hyperlink"/>
            <w:noProof/>
          </w:rPr>
          <w:t>Jurnal oleh Valentina Dkk Tahun 2020</w:t>
        </w:r>
        <w:r>
          <w:rPr>
            <w:noProof/>
            <w:webHidden/>
          </w:rPr>
          <w:tab/>
        </w:r>
        <w:r>
          <w:rPr>
            <w:noProof/>
            <w:webHidden/>
          </w:rPr>
          <w:fldChar w:fldCharType="begin"/>
        </w:r>
        <w:r>
          <w:rPr>
            <w:noProof/>
            <w:webHidden/>
          </w:rPr>
          <w:instrText xml:space="preserve"> PAGEREF _Toc130610737 \h </w:instrText>
        </w:r>
        <w:r>
          <w:rPr>
            <w:noProof/>
            <w:webHidden/>
          </w:rPr>
        </w:r>
        <w:r>
          <w:rPr>
            <w:noProof/>
            <w:webHidden/>
          </w:rPr>
          <w:fldChar w:fldCharType="separate"/>
        </w:r>
        <w:r w:rsidR="001806C8">
          <w:rPr>
            <w:noProof/>
            <w:webHidden/>
          </w:rPr>
          <w:t>20</w:t>
        </w:r>
        <w:r>
          <w:rPr>
            <w:noProof/>
            <w:webHidden/>
          </w:rPr>
          <w:fldChar w:fldCharType="end"/>
        </w:r>
      </w:hyperlink>
    </w:p>
    <w:p w14:paraId="3E9D37D6" w14:textId="714E80DD"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38" w:history="1">
        <w:r w:rsidRPr="00784B14">
          <w:rPr>
            <w:rStyle w:val="Hyperlink"/>
            <w:noProof/>
          </w:rPr>
          <w:t>BAB III</w:t>
        </w:r>
      </w:hyperlink>
    </w:p>
    <w:p w14:paraId="3073D50D" w14:textId="2F5F09F9"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39" w:history="1">
        <w:r w:rsidRPr="00784B14">
          <w:rPr>
            <w:rStyle w:val="Hyperlink"/>
            <w:noProof/>
          </w:rPr>
          <w:t>METODE PENELITIAN</w:t>
        </w:r>
        <w:r>
          <w:rPr>
            <w:noProof/>
            <w:webHidden/>
          </w:rPr>
          <w:tab/>
        </w:r>
        <w:r>
          <w:rPr>
            <w:noProof/>
            <w:webHidden/>
          </w:rPr>
          <w:fldChar w:fldCharType="begin"/>
        </w:r>
        <w:r>
          <w:rPr>
            <w:noProof/>
            <w:webHidden/>
          </w:rPr>
          <w:instrText xml:space="preserve"> PAGEREF _Toc130610739 \h </w:instrText>
        </w:r>
        <w:r>
          <w:rPr>
            <w:noProof/>
            <w:webHidden/>
          </w:rPr>
        </w:r>
        <w:r>
          <w:rPr>
            <w:noProof/>
            <w:webHidden/>
          </w:rPr>
          <w:fldChar w:fldCharType="separate"/>
        </w:r>
        <w:r w:rsidR="001806C8">
          <w:rPr>
            <w:noProof/>
            <w:webHidden/>
          </w:rPr>
          <w:t>26</w:t>
        </w:r>
        <w:r>
          <w:rPr>
            <w:noProof/>
            <w:webHidden/>
          </w:rPr>
          <w:fldChar w:fldCharType="end"/>
        </w:r>
      </w:hyperlink>
    </w:p>
    <w:p w14:paraId="66C11210" w14:textId="7DE809C6"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43" w:history="1">
        <w:r w:rsidRPr="00784B14">
          <w:rPr>
            <w:rStyle w:val="Hyperlink"/>
            <w:noProof/>
          </w:rPr>
          <w:t>3.1.</w:t>
        </w:r>
        <w:r>
          <w:rPr>
            <w:rFonts w:asciiTheme="minorHAnsi" w:eastAsiaTheme="minorEastAsia" w:hAnsiTheme="minorHAnsi"/>
            <w:noProof/>
            <w:sz w:val="22"/>
            <w:lang w:eastAsia="en-ID"/>
          </w:rPr>
          <w:tab/>
        </w:r>
        <w:r w:rsidRPr="00784B14">
          <w:rPr>
            <w:rStyle w:val="Hyperlink"/>
            <w:noProof/>
          </w:rPr>
          <w:t>Metode Penelitian</w:t>
        </w:r>
        <w:r>
          <w:rPr>
            <w:noProof/>
            <w:webHidden/>
          </w:rPr>
          <w:tab/>
        </w:r>
        <w:r>
          <w:rPr>
            <w:noProof/>
            <w:webHidden/>
          </w:rPr>
          <w:fldChar w:fldCharType="begin"/>
        </w:r>
        <w:r>
          <w:rPr>
            <w:noProof/>
            <w:webHidden/>
          </w:rPr>
          <w:instrText xml:space="preserve"> PAGEREF _Toc130610743 \h </w:instrText>
        </w:r>
        <w:r>
          <w:rPr>
            <w:noProof/>
            <w:webHidden/>
          </w:rPr>
        </w:r>
        <w:r>
          <w:rPr>
            <w:noProof/>
            <w:webHidden/>
          </w:rPr>
          <w:fldChar w:fldCharType="separate"/>
        </w:r>
        <w:r w:rsidR="001806C8">
          <w:rPr>
            <w:noProof/>
            <w:webHidden/>
          </w:rPr>
          <w:t>26</w:t>
        </w:r>
        <w:r>
          <w:rPr>
            <w:noProof/>
            <w:webHidden/>
          </w:rPr>
          <w:fldChar w:fldCharType="end"/>
        </w:r>
      </w:hyperlink>
    </w:p>
    <w:p w14:paraId="17DECE73" w14:textId="2EDA8384"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44" w:history="1">
        <w:r w:rsidRPr="00784B14">
          <w:rPr>
            <w:rStyle w:val="Hyperlink"/>
            <w:noProof/>
          </w:rPr>
          <w:t>3.1.1.</w:t>
        </w:r>
        <w:r>
          <w:rPr>
            <w:rFonts w:asciiTheme="minorHAnsi" w:eastAsiaTheme="minorEastAsia" w:hAnsiTheme="minorHAnsi"/>
            <w:noProof/>
            <w:sz w:val="22"/>
            <w:lang w:eastAsia="en-ID"/>
          </w:rPr>
          <w:tab/>
        </w:r>
        <w:r w:rsidRPr="00784B14">
          <w:rPr>
            <w:rStyle w:val="Hyperlink"/>
            <w:noProof/>
          </w:rPr>
          <w:t>Pengumpulan Data</w:t>
        </w:r>
        <w:r>
          <w:rPr>
            <w:noProof/>
            <w:webHidden/>
          </w:rPr>
          <w:tab/>
        </w:r>
        <w:r>
          <w:rPr>
            <w:noProof/>
            <w:webHidden/>
          </w:rPr>
          <w:fldChar w:fldCharType="begin"/>
        </w:r>
        <w:r>
          <w:rPr>
            <w:noProof/>
            <w:webHidden/>
          </w:rPr>
          <w:instrText xml:space="preserve"> PAGEREF _Toc130610744 \h </w:instrText>
        </w:r>
        <w:r>
          <w:rPr>
            <w:noProof/>
            <w:webHidden/>
          </w:rPr>
        </w:r>
        <w:r>
          <w:rPr>
            <w:noProof/>
            <w:webHidden/>
          </w:rPr>
          <w:fldChar w:fldCharType="separate"/>
        </w:r>
        <w:r w:rsidR="001806C8">
          <w:rPr>
            <w:noProof/>
            <w:webHidden/>
          </w:rPr>
          <w:t>26</w:t>
        </w:r>
        <w:r>
          <w:rPr>
            <w:noProof/>
            <w:webHidden/>
          </w:rPr>
          <w:fldChar w:fldCharType="end"/>
        </w:r>
      </w:hyperlink>
    </w:p>
    <w:p w14:paraId="59A2D510" w14:textId="2439D7B1"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45" w:history="1">
        <w:r w:rsidRPr="00784B14">
          <w:rPr>
            <w:rStyle w:val="Hyperlink"/>
            <w:noProof/>
          </w:rPr>
          <w:t>3.1.2.</w:t>
        </w:r>
        <w:r>
          <w:rPr>
            <w:rFonts w:asciiTheme="minorHAnsi" w:eastAsiaTheme="minorEastAsia" w:hAnsiTheme="minorHAnsi"/>
            <w:noProof/>
            <w:sz w:val="22"/>
            <w:lang w:eastAsia="en-ID"/>
          </w:rPr>
          <w:tab/>
        </w:r>
        <w:r w:rsidRPr="00784B14">
          <w:rPr>
            <w:rStyle w:val="Hyperlink"/>
            <w:i/>
            <w:iCs/>
            <w:noProof/>
          </w:rPr>
          <w:t>Preprocessing</w:t>
        </w:r>
        <w:r w:rsidRPr="00784B14">
          <w:rPr>
            <w:rStyle w:val="Hyperlink"/>
            <w:noProof/>
          </w:rPr>
          <w:t xml:space="preserve"> Data</w:t>
        </w:r>
        <w:r>
          <w:rPr>
            <w:noProof/>
            <w:webHidden/>
          </w:rPr>
          <w:tab/>
        </w:r>
        <w:r>
          <w:rPr>
            <w:noProof/>
            <w:webHidden/>
          </w:rPr>
          <w:fldChar w:fldCharType="begin"/>
        </w:r>
        <w:r>
          <w:rPr>
            <w:noProof/>
            <w:webHidden/>
          </w:rPr>
          <w:instrText xml:space="preserve"> PAGEREF _Toc130610745 \h </w:instrText>
        </w:r>
        <w:r>
          <w:rPr>
            <w:noProof/>
            <w:webHidden/>
          </w:rPr>
        </w:r>
        <w:r>
          <w:rPr>
            <w:noProof/>
            <w:webHidden/>
          </w:rPr>
          <w:fldChar w:fldCharType="separate"/>
        </w:r>
        <w:r w:rsidR="001806C8">
          <w:rPr>
            <w:noProof/>
            <w:webHidden/>
          </w:rPr>
          <w:t>26</w:t>
        </w:r>
        <w:r>
          <w:rPr>
            <w:noProof/>
            <w:webHidden/>
          </w:rPr>
          <w:fldChar w:fldCharType="end"/>
        </w:r>
      </w:hyperlink>
    </w:p>
    <w:p w14:paraId="56D4A4FF" w14:textId="5BA2E9D5"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46" w:history="1">
        <w:r w:rsidRPr="00784B14">
          <w:rPr>
            <w:rStyle w:val="Hyperlink"/>
            <w:noProof/>
          </w:rPr>
          <w:t>3.1.3.</w:t>
        </w:r>
        <w:r>
          <w:rPr>
            <w:rFonts w:asciiTheme="minorHAnsi" w:eastAsiaTheme="minorEastAsia" w:hAnsiTheme="minorHAnsi"/>
            <w:noProof/>
            <w:sz w:val="22"/>
            <w:lang w:eastAsia="en-ID"/>
          </w:rPr>
          <w:tab/>
        </w:r>
        <w:r w:rsidRPr="00784B14">
          <w:rPr>
            <w:rStyle w:val="Hyperlink"/>
            <w:noProof/>
          </w:rPr>
          <w:t>Pembuatan Data</w:t>
        </w:r>
        <w:r>
          <w:rPr>
            <w:noProof/>
            <w:webHidden/>
          </w:rPr>
          <w:tab/>
        </w:r>
        <w:r>
          <w:rPr>
            <w:noProof/>
            <w:webHidden/>
          </w:rPr>
          <w:fldChar w:fldCharType="begin"/>
        </w:r>
        <w:r>
          <w:rPr>
            <w:noProof/>
            <w:webHidden/>
          </w:rPr>
          <w:instrText xml:space="preserve"> PAGEREF _Toc130610746 \h </w:instrText>
        </w:r>
        <w:r>
          <w:rPr>
            <w:noProof/>
            <w:webHidden/>
          </w:rPr>
        </w:r>
        <w:r>
          <w:rPr>
            <w:noProof/>
            <w:webHidden/>
          </w:rPr>
          <w:fldChar w:fldCharType="separate"/>
        </w:r>
        <w:r w:rsidR="001806C8">
          <w:rPr>
            <w:noProof/>
            <w:webHidden/>
          </w:rPr>
          <w:t>27</w:t>
        </w:r>
        <w:r>
          <w:rPr>
            <w:noProof/>
            <w:webHidden/>
          </w:rPr>
          <w:fldChar w:fldCharType="end"/>
        </w:r>
      </w:hyperlink>
    </w:p>
    <w:p w14:paraId="36CAB0D7" w14:textId="2F485ABC"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47" w:history="1">
        <w:r w:rsidRPr="00784B14">
          <w:rPr>
            <w:rStyle w:val="Hyperlink"/>
            <w:noProof/>
          </w:rPr>
          <w:t>3.1.4.</w:t>
        </w:r>
        <w:r>
          <w:rPr>
            <w:rFonts w:asciiTheme="minorHAnsi" w:eastAsiaTheme="minorEastAsia" w:hAnsiTheme="minorHAnsi"/>
            <w:noProof/>
            <w:sz w:val="22"/>
            <w:lang w:eastAsia="en-ID"/>
          </w:rPr>
          <w:tab/>
        </w:r>
        <w:r w:rsidRPr="00784B14">
          <w:rPr>
            <w:rStyle w:val="Hyperlink"/>
            <w:noProof/>
          </w:rPr>
          <w:t>Pengujian Data</w:t>
        </w:r>
        <w:r>
          <w:rPr>
            <w:noProof/>
            <w:webHidden/>
          </w:rPr>
          <w:tab/>
        </w:r>
        <w:r>
          <w:rPr>
            <w:noProof/>
            <w:webHidden/>
          </w:rPr>
          <w:fldChar w:fldCharType="begin"/>
        </w:r>
        <w:r>
          <w:rPr>
            <w:noProof/>
            <w:webHidden/>
          </w:rPr>
          <w:instrText xml:space="preserve"> PAGEREF _Toc130610747 \h </w:instrText>
        </w:r>
        <w:r>
          <w:rPr>
            <w:noProof/>
            <w:webHidden/>
          </w:rPr>
        </w:r>
        <w:r>
          <w:rPr>
            <w:noProof/>
            <w:webHidden/>
          </w:rPr>
          <w:fldChar w:fldCharType="separate"/>
        </w:r>
        <w:r w:rsidR="001806C8">
          <w:rPr>
            <w:noProof/>
            <w:webHidden/>
          </w:rPr>
          <w:t>28</w:t>
        </w:r>
        <w:r>
          <w:rPr>
            <w:noProof/>
            <w:webHidden/>
          </w:rPr>
          <w:fldChar w:fldCharType="end"/>
        </w:r>
      </w:hyperlink>
    </w:p>
    <w:p w14:paraId="18EEF8A8" w14:textId="3BC57A70"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48" w:history="1">
        <w:r w:rsidRPr="00784B14">
          <w:rPr>
            <w:rStyle w:val="Hyperlink"/>
            <w:noProof/>
          </w:rPr>
          <w:t>3.1.5.</w:t>
        </w:r>
        <w:r>
          <w:rPr>
            <w:rFonts w:asciiTheme="minorHAnsi" w:eastAsiaTheme="minorEastAsia" w:hAnsiTheme="minorHAnsi"/>
            <w:noProof/>
            <w:sz w:val="22"/>
            <w:lang w:eastAsia="en-ID"/>
          </w:rPr>
          <w:tab/>
        </w:r>
        <w:r w:rsidRPr="00784B14">
          <w:rPr>
            <w:rStyle w:val="Hyperlink"/>
            <w:noProof/>
          </w:rPr>
          <w:t>Penerapan Data</w:t>
        </w:r>
        <w:r>
          <w:rPr>
            <w:noProof/>
            <w:webHidden/>
          </w:rPr>
          <w:tab/>
        </w:r>
        <w:r>
          <w:rPr>
            <w:noProof/>
            <w:webHidden/>
          </w:rPr>
          <w:fldChar w:fldCharType="begin"/>
        </w:r>
        <w:r>
          <w:rPr>
            <w:noProof/>
            <w:webHidden/>
          </w:rPr>
          <w:instrText xml:space="preserve"> PAGEREF _Toc130610748 \h </w:instrText>
        </w:r>
        <w:r>
          <w:rPr>
            <w:noProof/>
            <w:webHidden/>
          </w:rPr>
        </w:r>
        <w:r>
          <w:rPr>
            <w:noProof/>
            <w:webHidden/>
          </w:rPr>
          <w:fldChar w:fldCharType="separate"/>
        </w:r>
        <w:r w:rsidR="001806C8">
          <w:rPr>
            <w:noProof/>
            <w:webHidden/>
          </w:rPr>
          <w:t>29</w:t>
        </w:r>
        <w:r>
          <w:rPr>
            <w:noProof/>
            <w:webHidden/>
          </w:rPr>
          <w:fldChar w:fldCharType="end"/>
        </w:r>
      </w:hyperlink>
    </w:p>
    <w:p w14:paraId="22C602A0" w14:textId="1788EDD1"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49" w:history="1">
        <w:r w:rsidRPr="00784B14">
          <w:rPr>
            <w:rStyle w:val="Hyperlink"/>
            <w:noProof/>
          </w:rPr>
          <w:t>3.2.</w:t>
        </w:r>
        <w:r>
          <w:rPr>
            <w:rFonts w:asciiTheme="minorHAnsi" w:eastAsiaTheme="minorEastAsia" w:hAnsiTheme="minorHAnsi"/>
            <w:noProof/>
            <w:sz w:val="22"/>
            <w:lang w:eastAsia="en-ID"/>
          </w:rPr>
          <w:tab/>
        </w:r>
        <w:r w:rsidRPr="00784B14">
          <w:rPr>
            <w:rStyle w:val="Hyperlink"/>
            <w:noProof/>
          </w:rPr>
          <w:t>Desain Sistem</w:t>
        </w:r>
        <w:r>
          <w:rPr>
            <w:noProof/>
            <w:webHidden/>
          </w:rPr>
          <w:tab/>
        </w:r>
        <w:r>
          <w:rPr>
            <w:noProof/>
            <w:webHidden/>
          </w:rPr>
          <w:fldChar w:fldCharType="begin"/>
        </w:r>
        <w:r>
          <w:rPr>
            <w:noProof/>
            <w:webHidden/>
          </w:rPr>
          <w:instrText xml:space="preserve"> PAGEREF _Toc130610749 \h </w:instrText>
        </w:r>
        <w:r>
          <w:rPr>
            <w:noProof/>
            <w:webHidden/>
          </w:rPr>
        </w:r>
        <w:r>
          <w:rPr>
            <w:noProof/>
            <w:webHidden/>
          </w:rPr>
          <w:fldChar w:fldCharType="separate"/>
        </w:r>
        <w:r w:rsidR="001806C8">
          <w:rPr>
            <w:noProof/>
            <w:webHidden/>
          </w:rPr>
          <w:t>29</w:t>
        </w:r>
        <w:r>
          <w:rPr>
            <w:noProof/>
            <w:webHidden/>
          </w:rPr>
          <w:fldChar w:fldCharType="end"/>
        </w:r>
      </w:hyperlink>
    </w:p>
    <w:p w14:paraId="215F7371" w14:textId="683BFC9D"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50" w:history="1">
        <w:r w:rsidRPr="00784B14">
          <w:rPr>
            <w:rStyle w:val="Hyperlink"/>
            <w:noProof/>
          </w:rPr>
          <w:t>3.2.1.</w:t>
        </w:r>
        <w:r>
          <w:rPr>
            <w:rFonts w:asciiTheme="minorHAnsi" w:eastAsiaTheme="minorEastAsia" w:hAnsiTheme="minorHAnsi"/>
            <w:noProof/>
            <w:sz w:val="22"/>
            <w:lang w:eastAsia="en-ID"/>
          </w:rPr>
          <w:tab/>
        </w:r>
        <w:r w:rsidRPr="00784B14">
          <w:rPr>
            <w:rStyle w:val="Hyperlink"/>
            <w:noProof/>
          </w:rPr>
          <w:t>Halaman Masuk</w:t>
        </w:r>
        <w:r>
          <w:rPr>
            <w:noProof/>
            <w:webHidden/>
          </w:rPr>
          <w:tab/>
        </w:r>
        <w:r>
          <w:rPr>
            <w:noProof/>
            <w:webHidden/>
          </w:rPr>
          <w:fldChar w:fldCharType="begin"/>
        </w:r>
        <w:r>
          <w:rPr>
            <w:noProof/>
            <w:webHidden/>
          </w:rPr>
          <w:instrText xml:space="preserve"> PAGEREF _Toc130610750 \h </w:instrText>
        </w:r>
        <w:r>
          <w:rPr>
            <w:noProof/>
            <w:webHidden/>
          </w:rPr>
        </w:r>
        <w:r>
          <w:rPr>
            <w:noProof/>
            <w:webHidden/>
          </w:rPr>
          <w:fldChar w:fldCharType="separate"/>
        </w:r>
        <w:r w:rsidR="001806C8">
          <w:rPr>
            <w:noProof/>
            <w:webHidden/>
          </w:rPr>
          <w:t>30</w:t>
        </w:r>
        <w:r>
          <w:rPr>
            <w:noProof/>
            <w:webHidden/>
          </w:rPr>
          <w:fldChar w:fldCharType="end"/>
        </w:r>
      </w:hyperlink>
    </w:p>
    <w:p w14:paraId="65DC7C2F" w14:textId="03738BE9" w:rsidR="001F3492" w:rsidRDefault="001F3492" w:rsidP="001F3492">
      <w:pPr>
        <w:pStyle w:val="TOC2"/>
        <w:tabs>
          <w:tab w:val="left" w:pos="1100"/>
          <w:tab w:val="right" w:leader="dot" w:pos="7927"/>
        </w:tabs>
        <w:spacing w:after="0"/>
        <w:rPr>
          <w:rFonts w:asciiTheme="minorHAnsi" w:eastAsiaTheme="minorEastAsia" w:hAnsiTheme="minorHAnsi"/>
          <w:noProof/>
          <w:sz w:val="22"/>
          <w:lang w:eastAsia="en-ID"/>
        </w:rPr>
      </w:pPr>
      <w:hyperlink w:anchor="_Toc130610751" w:history="1">
        <w:r w:rsidRPr="00784B14">
          <w:rPr>
            <w:rStyle w:val="Hyperlink"/>
            <w:noProof/>
          </w:rPr>
          <w:t>3.2.2.</w:t>
        </w:r>
        <w:r>
          <w:rPr>
            <w:rFonts w:asciiTheme="minorHAnsi" w:eastAsiaTheme="minorEastAsia" w:hAnsiTheme="minorHAnsi"/>
            <w:noProof/>
            <w:sz w:val="22"/>
            <w:lang w:eastAsia="en-ID"/>
          </w:rPr>
          <w:tab/>
        </w:r>
        <w:r w:rsidRPr="00784B14">
          <w:rPr>
            <w:rStyle w:val="Hyperlink"/>
            <w:noProof/>
          </w:rPr>
          <w:t>Halaman Tes Uji</w:t>
        </w:r>
        <w:r>
          <w:rPr>
            <w:noProof/>
            <w:webHidden/>
          </w:rPr>
          <w:tab/>
        </w:r>
        <w:r>
          <w:rPr>
            <w:noProof/>
            <w:webHidden/>
          </w:rPr>
          <w:fldChar w:fldCharType="begin"/>
        </w:r>
        <w:r>
          <w:rPr>
            <w:noProof/>
            <w:webHidden/>
          </w:rPr>
          <w:instrText xml:space="preserve"> PAGEREF _Toc130610751 \h </w:instrText>
        </w:r>
        <w:r>
          <w:rPr>
            <w:noProof/>
            <w:webHidden/>
          </w:rPr>
        </w:r>
        <w:r>
          <w:rPr>
            <w:noProof/>
            <w:webHidden/>
          </w:rPr>
          <w:fldChar w:fldCharType="separate"/>
        </w:r>
        <w:r w:rsidR="001806C8">
          <w:rPr>
            <w:noProof/>
            <w:webHidden/>
          </w:rPr>
          <w:t>30</w:t>
        </w:r>
        <w:r>
          <w:rPr>
            <w:noProof/>
            <w:webHidden/>
          </w:rPr>
          <w:fldChar w:fldCharType="end"/>
        </w:r>
      </w:hyperlink>
    </w:p>
    <w:p w14:paraId="5694F183" w14:textId="45AD39FC" w:rsidR="001F3492" w:rsidRDefault="001F3492" w:rsidP="001F3492">
      <w:pPr>
        <w:pStyle w:val="TOC2"/>
        <w:tabs>
          <w:tab w:val="left" w:pos="880"/>
          <w:tab w:val="right" w:leader="dot" w:pos="7927"/>
        </w:tabs>
        <w:spacing w:after="0"/>
        <w:rPr>
          <w:rFonts w:asciiTheme="minorHAnsi" w:eastAsiaTheme="minorEastAsia" w:hAnsiTheme="minorHAnsi"/>
          <w:noProof/>
          <w:sz w:val="22"/>
          <w:lang w:eastAsia="en-ID"/>
        </w:rPr>
      </w:pPr>
      <w:hyperlink w:anchor="_Toc130610752" w:history="1">
        <w:r w:rsidRPr="00784B14">
          <w:rPr>
            <w:rStyle w:val="Hyperlink"/>
            <w:noProof/>
          </w:rPr>
          <w:t>3.3.</w:t>
        </w:r>
        <w:r>
          <w:rPr>
            <w:rFonts w:asciiTheme="minorHAnsi" w:eastAsiaTheme="minorEastAsia" w:hAnsiTheme="minorHAnsi"/>
            <w:noProof/>
            <w:sz w:val="22"/>
            <w:lang w:eastAsia="en-ID"/>
          </w:rPr>
          <w:tab/>
        </w:r>
        <w:r w:rsidRPr="00784B14">
          <w:rPr>
            <w:rStyle w:val="Hyperlink"/>
            <w:noProof/>
          </w:rPr>
          <w:t>Perhitungan Penerapan Model</w:t>
        </w:r>
        <w:r>
          <w:rPr>
            <w:noProof/>
            <w:webHidden/>
          </w:rPr>
          <w:tab/>
        </w:r>
        <w:r>
          <w:rPr>
            <w:noProof/>
            <w:webHidden/>
          </w:rPr>
          <w:fldChar w:fldCharType="begin"/>
        </w:r>
        <w:r>
          <w:rPr>
            <w:noProof/>
            <w:webHidden/>
          </w:rPr>
          <w:instrText xml:space="preserve"> PAGEREF _Toc130610752 \h </w:instrText>
        </w:r>
        <w:r>
          <w:rPr>
            <w:noProof/>
            <w:webHidden/>
          </w:rPr>
        </w:r>
        <w:r>
          <w:rPr>
            <w:noProof/>
            <w:webHidden/>
          </w:rPr>
          <w:fldChar w:fldCharType="separate"/>
        </w:r>
        <w:r w:rsidR="001806C8">
          <w:rPr>
            <w:noProof/>
            <w:webHidden/>
          </w:rPr>
          <w:t>31</w:t>
        </w:r>
        <w:r>
          <w:rPr>
            <w:noProof/>
            <w:webHidden/>
          </w:rPr>
          <w:fldChar w:fldCharType="end"/>
        </w:r>
      </w:hyperlink>
    </w:p>
    <w:p w14:paraId="2B0211A6" w14:textId="1F28858A"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53" w:history="1">
        <w:r w:rsidRPr="00784B14">
          <w:rPr>
            <w:rStyle w:val="Hyperlink"/>
            <w:noProof/>
          </w:rPr>
          <w:t>DAFTAR PUSTAKA</w:t>
        </w:r>
        <w:r>
          <w:rPr>
            <w:noProof/>
            <w:webHidden/>
          </w:rPr>
          <w:tab/>
        </w:r>
        <w:r>
          <w:rPr>
            <w:noProof/>
            <w:webHidden/>
          </w:rPr>
          <w:fldChar w:fldCharType="begin"/>
        </w:r>
        <w:r>
          <w:rPr>
            <w:noProof/>
            <w:webHidden/>
          </w:rPr>
          <w:instrText xml:space="preserve"> PAGEREF _Toc130610753 \h </w:instrText>
        </w:r>
        <w:r>
          <w:rPr>
            <w:noProof/>
            <w:webHidden/>
          </w:rPr>
        </w:r>
        <w:r>
          <w:rPr>
            <w:noProof/>
            <w:webHidden/>
          </w:rPr>
          <w:fldChar w:fldCharType="separate"/>
        </w:r>
        <w:r w:rsidR="001806C8">
          <w:rPr>
            <w:noProof/>
            <w:webHidden/>
          </w:rPr>
          <w:t>32</w:t>
        </w:r>
        <w:r>
          <w:rPr>
            <w:noProof/>
            <w:webHidden/>
          </w:rPr>
          <w:fldChar w:fldCharType="end"/>
        </w:r>
      </w:hyperlink>
    </w:p>
    <w:p w14:paraId="096BC5BB" w14:textId="07ABB0D6" w:rsidR="001F3492" w:rsidRDefault="001F3492" w:rsidP="001F3492">
      <w:pPr>
        <w:pStyle w:val="TOC1"/>
        <w:tabs>
          <w:tab w:val="right" w:leader="dot" w:pos="7927"/>
        </w:tabs>
        <w:spacing w:after="0"/>
        <w:rPr>
          <w:rFonts w:asciiTheme="minorHAnsi" w:eastAsiaTheme="minorEastAsia" w:hAnsiTheme="minorHAnsi"/>
          <w:noProof/>
          <w:sz w:val="22"/>
          <w:lang w:eastAsia="en-ID"/>
        </w:rPr>
      </w:pPr>
      <w:hyperlink w:anchor="_Toc130610754" w:history="1">
        <w:r w:rsidRPr="00784B14">
          <w:rPr>
            <w:rStyle w:val="Hyperlink"/>
            <w:noProof/>
          </w:rPr>
          <w:t>LAMPIRAN</w:t>
        </w:r>
        <w:r>
          <w:rPr>
            <w:noProof/>
            <w:webHidden/>
          </w:rPr>
          <w:tab/>
        </w:r>
        <w:r>
          <w:rPr>
            <w:noProof/>
            <w:webHidden/>
          </w:rPr>
          <w:fldChar w:fldCharType="begin"/>
        </w:r>
        <w:r>
          <w:rPr>
            <w:noProof/>
            <w:webHidden/>
          </w:rPr>
          <w:instrText xml:space="preserve"> PAGEREF _Toc130610754 \h </w:instrText>
        </w:r>
        <w:r>
          <w:rPr>
            <w:noProof/>
            <w:webHidden/>
          </w:rPr>
        </w:r>
        <w:r>
          <w:rPr>
            <w:noProof/>
            <w:webHidden/>
          </w:rPr>
          <w:fldChar w:fldCharType="separate"/>
        </w:r>
        <w:r w:rsidR="001806C8">
          <w:rPr>
            <w:noProof/>
            <w:webHidden/>
          </w:rPr>
          <w:t>34</w:t>
        </w:r>
        <w:r>
          <w:rPr>
            <w:noProof/>
            <w:webHidden/>
          </w:rPr>
          <w:fldChar w:fldCharType="end"/>
        </w:r>
      </w:hyperlink>
    </w:p>
    <w:p w14:paraId="2F2E2888" w14:textId="068D41CC" w:rsidR="00E73836" w:rsidRDefault="00E73836" w:rsidP="001F3492">
      <w:r>
        <w:fldChar w:fldCharType="end"/>
      </w:r>
    </w:p>
    <w:p w14:paraId="5E465C0D" w14:textId="1106FF6E" w:rsidR="004158B8" w:rsidRDefault="004158B8" w:rsidP="004158B8">
      <w:pPr>
        <w:pStyle w:val="Heading1"/>
      </w:pPr>
      <w:r>
        <w:br w:type="column"/>
      </w:r>
      <w:bookmarkStart w:id="1" w:name="_Toc130610709"/>
      <w:r>
        <w:lastRenderedPageBreak/>
        <w:t>DAFTAR TABEL</w:t>
      </w:r>
      <w:bookmarkEnd w:id="1"/>
    </w:p>
    <w:p w14:paraId="5481CDF1" w14:textId="687783EA" w:rsidR="004158B8" w:rsidRDefault="004158B8" w:rsidP="004158B8"/>
    <w:p w14:paraId="77F9F26E" w14:textId="38CC5A91" w:rsidR="00625D10" w:rsidRDefault="00625D10">
      <w:pPr>
        <w:pStyle w:val="TOC1"/>
        <w:tabs>
          <w:tab w:val="right" w:leader="dot" w:pos="7927"/>
        </w:tabs>
        <w:rPr>
          <w:rFonts w:asciiTheme="minorHAnsi" w:eastAsiaTheme="minorEastAsia" w:hAnsiTheme="minorHAnsi"/>
          <w:noProof/>
          <w:sz w:val="22"/>
          <w:lang w:eastAsia="en-ID"/>
        </w:rPr>
      </w:pPr>
      <w:r>
        <w:fldChar w:fldCharType="begin"/>
      </w:r>
      <w:r>
        <w:instrText xml:space="preserve"> TOC \h \z \t "Itabel;1" </w:instrText>
      </w:r>
      <w:r>
        <w:fldChar w:fldCharType="separate"/>
      </w:r>
      <w:hyperlink w:anchor="_Toc130611631" w:history="1">
        <w:r w:rsidRPr="00C55D55">
          <w:rPr>
            <w:rStyle w:val="Hyperlink"/>
            <w:noProof/>
          </w:rPr>
          <w:t>Tabel 2.1. Hasil Penelitian Relevan</w:t>
        </w:r>
        <w:r>
          <w:rPr>
            <w:noProof/>
            <w:webHidden/>
          </w:rPr>
          <w:tab/>
        </w:r>
        <w:r>
          <w:rPr>
            <w:noProof/>
            <w:webHidden/>
          </w:rPr>
          <w:fldChar w:fldCharType="begin"/>
        </w:r>
        <w:r>
          <w:rPr>
            <w:noProof/>
            <w:webHidden/>
          </w:rPr>
          <w:instrText xml:space="preserve"> PAGEREF _Toc130611631 \h </w:instrText>
        </w:r>
        <w:r>
          <w:rPr>
            <w:noProof/>
            <w:webHidden/>
          </w:rPr>
        </w:r>
        <w:r>
          <w:rPr>
            <w:noProof/>
            <w:webHidden/>
          </w:rPr>
          <w:fldChar w:fldCharType="separate"/>
        </w:r>
        <w:r w:rsidR="001806C8">
          <w:rPr>
            <w:noProof/>
            <w:webHidden/>
          </w:rPr>
          <w:t>21</w:t>
        </w:r>
        <w:r>
          <w:rPr>
            <w:noProof/>
            <w:webHidden/>
          </w:rPr>
          <w:fldChar w:fldCharType="end"/>
        </w:r>
      </w:hyperlink>
    </w:p>
    <w:p w14:paraId="4C0CA6B6" w14:textId="4AD66DE1" w:rsidR="00625D10" w:rsidRDefault="00625D10" w:rsidP="00625D10">
      <w:r>
        <w:fldChar w:fldCharType="end"/>
      </w:r>
    </w:p>
    <w:p w14:paraId="4064BC4C" w14:textId="1A61BEC1" w:rsidR="004158B8" w:rsidRDefault="004158B8" w:rsidP="004158B8">
      <w:pPr>
        <w:pStyle w:val="Heading1"/>
      </w:pPr>
      <w:r>
        <w:br w:type="column"/>
      </w:r>
      <w:bookmarkStart w:id="2" w:name="_Toc130610710"/>
      <w:r>
        <w:lastRenderedPageBreak/>
        <w:t>DAFTAR GAMBAR</w:t>
      </w:r>
      <w:bookmarkEnd w:id="2"/>
    </w:p>
    <w:p w14:paraId="32DFAFB5" w14:textId="6FF12E00" w:rsidR="004158B8" w:rsidRDefault="004158B8" w:rsidP="004158B8"/>
    <w:p w14:paraId="265A89DA" w14:textId="31D8724E" w:rsidR="00625D10" w:rsidRDefault="00C85AF1">
      <w:pPr>
        <w:pStyle w:val="TOC1"/>
        <w:tabs>
          <w:tab w:val="right" w:leader="dot" w:pos="7927"/>
        </w:tabs>
        <w:rPr>
          <w:rFonts w:asciiTheme="minorHAnsi" w:eastAsiaTheme="minorEastAsia" w:hAnsiTheme="minorHAnsi"/>
          <w:noProof/>
          <w:sz w:val="22"/>
          <w:lang w:eastAsia="en-ID"/>
        </w:rPr>
      </w:pPr>
      <w:r>
        <w:fldChar w:fldCharType="begin"/>
      </w:r>
      <w:r>
        <w:instrText xml:space="preserve"> TOC \h \z \t "Igambar;1" </w:instrText>
      </w:r>
      <w:r>
        <w:fldChar w:fldCharType="separate"/>
      </w:r>
      <w:hyperlink w:anchor="_Toc130611640" w:history="1">
        <w:r w:rsidR="00625D10" w:rsidRPr="0074043A">
          <w:rPr>
            <w:rStyle w:val="Hyperlink"/>
            <w:noProof/>
          </w:rPr>
          <w:t>Gambar 2.1. Flowchart Rancangan</w:t>
        </w:r>
        <w:r w:rsidR="00625D10">
          <w:rPr>
            <w:noProof/>
            <w:webHidden/>
          </w:rPr>
          <w:tab/>
        </w:r>
        <w:r w:rsidR="00625D10">
          <w:rPr>
            <w:noProof/>
            <w:webHidden/>
          </w:rPr>
          <w:fldChar w:fldCharType="begin"/>
        </w:r>
        <w:r w:rsidR="00625D10">
          <w:rPr>
            <w:noProof/>
            <w:webHidden/>
          </w:rPr>
          <w:instrText xml:space="preserve"> PAGEREF _Toc130611640 \h </w:instrText>
        </w:r>
        <w:r w:rsidR="00625D10">
          <w:rPr>
            <w:noProof/>
            <w:webHidden/>
          </w:rPr>
        </w:r>
        <w:r w:rsidR="00625D10">
          <w:rPr>
            <w:noProof/>
            <w:webHidden/>
          </w:rPr>
          <w:fldChar w:fldCharType="separate"/>
        </w:r>
        <w:r w:rsidR="001806C8">
          <w:rPr>
            <w:noProof/>
            <w:webHidden/>
          </w:rPr>
          <w:t>12</w:t>
        </w:r>
        <w:r w:rsidR="00625D10">
          <w:rPr>
            <w:noProof/>
            <w:webHidden/>
          </w:rPr>
          <w:fldChar w:fldCharType="end"/>
        </w:r>
      </w:hyperlink>
    </w:p>
    <w:p w14:paraId="7A6733DA" w14:textId="11595945" w:rsidR="00625D10" w:rsidRDefault="00625D10">
      <w:pPr>
        <w:pStyle w:val="TOC1"/>
        <w:tabs>
          <w:tab w:val="right" w:leader="dot" w:pos="7927"/>
        </w:tabs>
        <w:rPr>
          <w:rFonts w:asciiTheme="minorHAnsi" w:eastAsiaTheme="minorEastAsia" w:hAnsiTheme="minorHAnsi"/>
          <w:noProof/>
          <w:sz w:val="22"/>
          <w:lang w:eastAsia="en-ID"/>
        </w:rPr>
      </w:pPr>
      <w:hyperlink w:anchor="_Toc130611641" w:history="1">
        <w:r w:rsidRPr="0074043A">
          <w:rPr>
            <w:rStyle w:val="Hyperlink"/>
            <w:noProof/>
          </w:rPr>
          <w:t>Gambar 3.1. Tampilan Kemasan yang Bagus</w:t>
        </w:r>
        <w:r>
          <w:rPr>
            <w:noProof/>
            <w:webHidden/>
          </w:rPr>
          <w:tab/>
        </w:r>
        <w:r>
          <w:rPr>
            <w:noProof/>
            <w:webHidden/>
          </w:rPr>
          <w:fldChar w:fldCharType="begin"/>
        </w:r>
        <w:r>
          <w:rPr>
            <w:noProof/>
            <w:webHidden/>
          </w:rPr>
          <w:instrText xml:space="preserve"> PAGEREF _Toc130611641 \h </w:instrText>
        </w:r>
        <w:r>
          <w:rPr>
            <w:noProof/>
            <w:webHidden/>
          </w:rPr>
        </w:r>
        <w:r>
          <w:rPr>
            <w:noProof/>
            <w:webHidden/>
          </w:rPr>
          <w:fldChar w:fldCharType="separate"/>
        </w:r>
        <w:r w:rsidR="001806C8">
          <w:rPr>
            <w:noProof/>
            <w:webHidden/>
          </w:rPr>
          <w:t>26</w:t>
        </w:r>
        <w:r>
          <w:rPr>
            <w:noProof/>
            <w:webHidden/>
          </w:rPr>
          <w:fldChar w:fldCharType="end"/>
        </w:r>
      </w:hyperlink>
    </w:p>
    <w:p w14:paraId="643D3338" w14:textId="5A6AEE15" w:rsidR="00625D10" w:rsidRDefault="00625D10">
      <w:pPr>
        <w:pStyle w:val="TOC1"/>
        <w:tabs>
          <w:tab w:val="right" w:leader="dot" w:pos="7927"/>
        </w:tabs>
        <w:rPr>
          <w:rFonts w:asciiTheme="minorHAnsi" w:eastAsiaTheme="minorEastAsia" w:hAnsiTheme="minorHAnsi"/>
          <w:noProof/>
          <w:sz w:val="22"/>
          <w:lang w:eastAsia="en-ID"/>
        </w:rPr>
      </w:pPr>
      <w:hyperlink w:anchor="_Toc130611642" w:history="1">
        <w:r w:rsidRPr="0074043A">
          <w:rPr>
            <w:rStyle w:val="Hyperlink"/>
            <w:noProof/>
          </w:rPr>
          <w:t>Gambar 3.2. Tampilan Gambar yang Rusak</w:t>
        </w:r>
        <w:r>
          <w:rPr>
            <w:noProof/>
            <w:webHidden/>
          </w:rPr>
          <w:tab/>
        </w:r>
        <w:r>
          <w:rPr>
            <w:noProof/>
            <w:webHidden/>
          </w:rPr>
          <w:fldChar w:fldCharType="begin"/>
        </w:r>
        <w:r>
          <w:rPr>
            <w:noProof/>
            <w:webHidden/>
          </w:rPr>
          <w:instrText xml:space="preserve"> PAGEREF _Toc130611642 \h </w:instrText>
        </w:r>
        <w:r>
          <w:rPr>
            <w:noProof/>
            <w:webHidden/>
          </w:rPr>
        </w:r>
        <w:r>
          <w:rPr>
            <w:noProof/>
            <w:webHidden/>
          </w:rPr>
          <w:fldChar w:fldCharType="separate"/>
        </w:r>
        <w:r w:rsidR="001806C8">
          <w:rPr>
            <w:noProof/>
            <w:webHidden/>
          </w:rPr>
          <w:t>26</w:t>
        </w:r>
        <w:r>
          <w:rPr>
            <w:noProof/>
            <w:webHidden/>
          </w:rPr>
          <w:fldChar w:fldCharType="end"/>
        </w:r>
      </w:hyperlink>
    </w:p>
    <w:p w14:paraId="1AE2E375" w14:textId="51DAC99C" w:rsidR="00625D10" w:rsidRDefault="00625D10">
      <w:pPr>
        <w:pStyle w:val="TOC1"/>
        <w:tabs>
          <w:tab w:val="right" w:leader="dot" w:pos="7927"/>
        </w:tabs>
        <w:rPr>
          <w:rFonts w:asciiTheme="minorHAnsi" w:eastAsiaTheme="minorEastAsia" w:hAnsiTheme="minorHAnsi"/>
          <w:noProof/>
          <w:sz w:val="22"/>
          <w:lang w:eastAsia="en-ID"/>
        </w:rPr>
      </w:pPr>
      <w:hyperlink w:anchor="_Toc130611643" w:history="1">
        <w:r w:rsidRPr="0074043A">
          <w:rPr>
            <w:rStyle w:val="Hyperlink"/>
            <w:noProof/>
          </w:rPr>
          <w:t xml:space="preserve">Gambar 3.3. </w:t>
        </w:r>
        <w:r w:rsidRPr="0074043A">
          <w:rPr>
            <w:rStyle w:val="Hyperlink"/>
            <w:i/>
            <w:iCs/>
            <w:noProof/>
          </w:rPr>
          <w:t>Preprocessing</w:t>
        </w:r>
        <w:r w:rsidRPr="0074043A">
          <w:rPr>
            <w:rStyle w:val="Hyperlink"/>
            <w:noProof/>
          </w:rPr>
          <w:t xml:space="preserve"> Data Yang Diambil Untuk Di </w:t>
        </w:r>
        <w:r w:rsidRPr="0074043A">
          <w:rPr>
            <w:rStyle w:val="Hyperlink"/>
            <w:i/>
            <w:iCs/>
            <w:noProof/>
          </w:rPr>
          <w:t>Training</w:t>
        </w:r>
        <w:r>
          <w:rPr>
            <w:noProof/>
            <w:webHidden/>
          </w:rPr>
          <w:tab/>
        </w:r>
        <w:r>
          <w:rPr>
            <w:noProof/>
            <w:webHidden/>
          </w:rPr>
          <w:fldChar w:fldCharType="begin"/>
        </w:r>
        <w:r>
          <w:rPr>
            <w:noProof/>
            <w:webHidden/>
          </w:rPr>
          <w:instrText xml:space="preserve"> PAGEREF _Toc130611643 \h </w:instrText>
        </w:r>
        <w:r>
          <w:rPr>
            <w:noProof/>
            <w:webHidden/>
          </w:rPr>
        </w:r>
        <w:r>
          <w:rPr>
            <w:noProof/>
            <w:webHidden/>
          </w:rPr>
          <w:fldChar w:fldCharType="separate"/>
        </w:r>
        <w:r w:rsidR="001806C8">
          <w:rPr>
            <w:noProof/>
            <w:webHidden/>
          </w:rPr>
          <w:t>27</w:t>
        </w:r>
        <w:r>
          <w:rPr>
            <w:noProof/>
            <w:webHidden/>
          </w:rPr>
          <w:fldChar w:fldCharType="end"/>
        </w:r>
      </w:hyperlink>
    </w:p>
    <w:p w14:paraId="0D3CB980" w14:textId="1AC48E3F" w:rsidR="00625D10" w:rsidRDefault="00625D10">
      <w:pPr>
        <w:pStyle w:val="TOC1"/>
        <w:tabs>
          <w:tab w:val="right" w:leader="dot" w:pos="7927"/>
        </w:tabs>
        <w:rPr>
          <w:rFonts w:asciiTheme="minorHAnsi" w:eastAsiaTheme="minorEastAsia" w:hAnsiTheme="minorHAnsi"/>
          <w:noProof/>
          <w:sz w:val="22"/>
          <w:lang w:eastAsia="en-ID"/>
        </w:rPr>
      </w:pPr>
      <w:hyperlink w:anchor="_Toc130611644" w:history="1">
        <w:r w:rsidRPr="0074043A">
          <w:rPr>
            <w:rStyle w:val="Hyperlink"/>
            <w:noProof/>
          </w:rPr>
          <w:t>Gambar 3.4. Login Form</w:t>
        </w:r>
        <w:r>
          <w:rPr>
            <w:noProof/>
            <w:webHidden/>
          </w:rPr>
          <w:tab/>
        </w:r>
        <w:r>
          <w:rPr>
            <w:noProof/>
            <w:webHidden/>
          </w:rPr>
          <w:fldChar w:fldCharType="begin"/>
        </w:r>
        <w:r>
          <w:rPr>
            <w:noProof/>
            <w:webHidden/>
          </w:rPr>
          <w:instrText xml:space="preserve"> PAGEREF _Toc130611644 \h </w:instrText>
        </w:r>
        <w:r>
          <w:rPr>
            <w:noProof/>
            <w:webHidden/>
          </w:rPr>
        </w:r>
        <w:r>
          <w:rPr>
            <w:noProof/>
            <w:webHidden/>
          </w:rPr>
          <w:fldChar w:fldCharType="separate"/>
        </w:r>
        <w:r w:rsidR="001806C8">
          <w:rPr>
            <w:noProof/>
            <w:webHidden/>
          </w:rPr>
          <w:t>30</w:t>
        </w:r>
        <w:r>
          <w:rPr>
            <w:noProof/>
            <w:webHidden/>
          </w:rPr>
          <w:fldChar w:fldCharType="end"/>
        </w:r>
      </w:hyperlink>
    </w:p>
    <w:p w14:paraId="127EB8D4" w14:textId="6DA52D9A" w:rsidR="00C85AF1" w:rsidRDefault="00C85AF1" w:rsidP="004158B8">
      <w:r>
        <w:fldChar w:fldCharType="end"/>
      </w:r>
    </w:p>
    <w:p w14:paraId="45926E2B" w14:textId="628FDBE1" w:rsidR="004158B8" w:rsidRDefault="004158B8" w:rsidP="004158B8">
      <w:pPr>
        <w:pStyle w:val="Heading1"/>
      </w:pPr>
      <w:r>
        <w:br w:type="column"/>
      </w:r>
      <w:bookmarkStart w:id="3" w:name="_Toc130610711"/>
      <w:r>
        <w:lastRenderedPageBreak/>
        <w:t>DAFTAR LAMPIRAN</w:t>
      </w:r>
      <w:bookmarkEnd w:id="3"/>
    </w:p>
    <w:p w14:paraId="43F3364E" w14:textId="6F4F7B6D" w:rsidR="004158B8" w:rsidRDefault="004158B8" w:rsidP="004158B8"/>
    <w:p w14:paraId="573EFFDB" w14:textId="6BB9381C" w:rsidR="00625D10" w:rsidRDefault="00625D10" w:rsidP="00625D10">
      <w:pPr>
        <w:pStyle w:val="ListParagraph"/>
        <w:numPr>
          <w:ilvl w:val="0"/>
          <w:numId w:val="6"/>
        </w:numPr>
      </w:pPr>
    </w:p>
    <w:p w14:paraId="74F9F1FB" w14:textId="77777777" w:rsidR="00F9461A" w:rsidRDefault="00F9461A" w:rsidP="004158B8">
      <w:pPr>
        <w:sectPr w:rsidR="00F9461A" w:rsidSect="00C673ED">
          <w:headerReference w:type="even" r:id="rId9"/>
          <w:footerReference w:type="default" r:id="rId10"/>
          <w:pgSz w:w="11906" w:h="16838" w:code="9"/>
          <w:pgMar w:top="1701" w:right="1701" w:bottom="1701" w:left="2268" w:header="708" w:footer="708" w:gutter="0"/>
          <w:pgNumType w:fmt="lowerRoman"/>
          <w:cols w:space="708"/>
          <w:titlePg/>
          <w:docGrid w:linePitch="360"/>
        </w:sectPr>
      </w:pPr>
    </w:p>
    <w:p w14:paraId="48EF3A57" w14:textId="1468088F" w:rsidR="00F9461A" w:rsidRDefault="00F9461A" w:rsidP="00F9461A">
      <w:pPr>
        <w:pStyle w:val="Heading1"/>
      </w:pPr>
      <w:bookmarkStart w:id="4" w:name="_Toc130610712"/>
      <w:r>
        <w:lastRenderedPageBreak/>
        <w:t>BAB I</w:t>
      </w:r>
      <w:bookmarkEnd w:id="4"/>
    </w:p>
    <w:p w14:paraId="761CFFAE" w14:textId="16DFB4D3" w:rsidR="00E73836" w:rsidRPr="00E73836" w:rsidRDefault="00E73836" w:rsidP="00E73836">
      <w:pPr>
        <w:pStyle w:val="Heading1"/>
      </w:pPr>
      <w:bookmarkStart w:id="5" w:name="_Toc130610713"/>
      <w:r>
        <w:t>PENDAHULUAN</w:t>
      </w:r>
      <w:bookmarkEnd w:id="5"/>
    </w:p>
    <w:p w14:paraId="0C7BBED8" w14:textId="02552A15" w:rsidR="00F9461A" w:rsidRDefault="00F9461A" w:rsidP="004158B8"/>
    <w:p w14:paraId="10989145" w14:textId="0C5F837B" w:rsidR="00561197" w:rsidRDefault="00561197" w:rsidP="00561197">
      <w:pPr>
        <w:pStyle w:val="Heading2"/>
        <w:numPr>
          <w:ilvl w:val="1"/>
          <w:numId w:val="1"/>
        </w:numPr>
      </w:pPr>
      <w:bookmarkStart w:id="6" w:name="_Toc130610714"/>
      <w:r>
        <w:t>Latar Belakang</w:t>
      </w:r>
      <w:bookmarkEnd w:id="6"/>
    </w:p>
    <w:p w14:paraId="1F7E295B" w14:textId="128135C0" w:rsidR="006A66FA" w:rsidRDefault="006A66FA" w:rsidP="006A66FA">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rsidR="0075270A">
        <w:fldChar w:fldCharType="begin"/>
      </w:r>
      <w:r w:rsidR="0075270A">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rsidR="0075270A">
        <w:fldChar w:fldCharType="separate"/>
      </w:r>
      <w:r w:rsidR="0075270A" w:rsidRPr="0075270A">
        <w:rPr>
          <w:rFonts w:cs="Times New Roman"/>
        </w:rPr>
        <w:t>(Rorong &amp; Wilar, 2020)</w:t>
      </w:r>
      <w:r w:rsidR="0075270A">
        <w:fldChar w:fldCharType="end"/>
      </w:r>
      <w:r>
        <w:t>. Kemasan yang rusak dapat mengurangi masa simpan produk, menyebabkan kerusakan pada produk dan membahayakan kesehatan konsumen. Kemasan makanan yang rusak dapat terjadi karena beberapa fa</w:t>
      </w:r>
      <w:r w:rsidR="009374AB">
        <w:t>k</w:t>
      </w:r>
      <w:r>
        <w:t>tor. Namun, dengan semakin meningkatnya permintaan produk makanan di pasar, terkadang sulit untuk mengecek setiap kemasan secara manual.  Oleh karena itu, deteksi dini dan cepat terhadap kemasan makanan yang rusak sangat penting.</w:t>
      </w:r>
    </w:p>
    <w:p w14:paraId="46054BCB" w14:textId="7DAACC03" w:rsidR="006A66FA" w:rsidRDefault="006A66FA" w:rsidP="006A66FA">
      <w:pPr>
        <w:ind w:firstLine="720"/>
      </w:pPr>
      <w:r w:rsidRPr="009374AB">
        <w:rPr>
          <w:i/>
          <w:iCs/>
        </w:rPr>
        <w:t>Deep learning</w:t>
      </w:r>
      <w:r>
        <w:t xml:space="preserve"> memiliki kemampuan yang sangat baik dalam visi computer dengan kapabilitas nya yang signifikan dalam memodelkan berbagai data kompleks seperti data gambar. Salah satu metode </w:t>
      </w:r>
      <w:r w:rsidRPr="009374AB">
        <w:rPr>
          <w:i/>
          <w:iCs/>
        </w:rPr>
        <w:t>Deep learning</w:t>
      </w:r>
      <w:r>
        <w:t xml:space="preserve"> pada saat ini memiliki hasil paling bagus dalam pengenalan citra adalah </w:t>
      </w:r>
      <w:r w:rsidRPr="009374AB">
        <w:rPr>
          <w:i/>
          <w:iCs/>
        </w:rPr>
        <w:t>Convolutional Neural Network</w:t>
      </w:r>
      <w:r>
        <w:t xml:space="preserve"> (CNN). Hal itu disebabkan karena metode CNN berusaha meniru sistem pengenalan citra pada </w:t>
      </w:r>
      <w:r w:rsidRPr="009374AB">
        <w:rPr>
          <w:i/>
          <w:iCs/>
        </w:rPr>
        <w:t>visual cortex</w:t>
      </w:r>
      <w:r>
        <w:t xml:space="preserve"> manusia sehingga memiliki kemampuan mengolah informasi citra</w:t>
      </w:r>
      <w:r w:rsidR="0075270A">
        <w:t xml:space="preserve"> </w:t>
      </w:r>
      <w:r w:rsidR="0075270A">
        <w:fldChar w:fldCharType="begin"/>
      </w:r>
      <w:r w:rsidR="0075270A">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rsidR="0075270A">
        <w:fldChar w:fldCharType="separate"/>
      </w:r>
      <w:r w:rsidR="0075270A" w:rsidRPr="0075270A">
        <w:rPr>
          <w:rFonts w:cs="Times New Roman"/>
        </w:rPr>
        <w:t>(Harani et al., 2019)</w:t>
      </w:r>
      <w:r w:rsidR="0075270A">
        <w:fldChar w:fldCharType="end"/>
      </w:r>
      <w:r>
        <w:t>. Pemanfaatan teknologi ini dapat diterapkan untuk mendeteksi kemasan makanan yang rusak dengan akurasi yang tinggi. Dengan kemampuannya untuk "mempelajari" fitur-fitur dari gambar secara otomatis.</w:t>
      </w:r>
    </w:p>
    <w:p w14:paraId="0AF7194E" w14:textId="77777777" w:rsidR="00C673ED" w:rsidRDefault="006A66FA" w:rsidP="006A66FA">
      <w:pPr>
        <w:ind w:firstLine="720"/>
        <w:sectPr w:rsidR="00C673ED" w:rsidSect="00C673ED">
          <w:headerReference w:type="default" r:id="rId11"/>
          <w:footerReference w:type="default" r:id="rId12"/>
          <w:headerReference w:type="first" r:id="rId13"/>
          <w:footerReference w:type="first" r:id="rId14"/>
          <w:pgSz w:w="11906" w:h="16838" w:code="9"/>
          <w:pgMar w:top="1701" w:right="1701" w:bottom="1701" w:left="2268" w:header="708" w:footer="708" w:gutter="0"/>
          <w:cols w:space="708"/>
          <w:titlePg/>
          <w:docGrid w:linePitch="360"/>
        </w:sectPr>
      </w:pPr>
      <w:r w:rsidRPr="009374AB">
        <w:rPr>
          <w:i/>
          <w:iCs/>
        </w:rPr>
        <w:t>TensorFlow</w:t>
      </w:r>
      <w:r>
        <w:t xml:space="preserve"> merupakan kerangka kerja komputasi untuk membangun model pembelajaran mesin. </w:t>
      </w:r>
      <w:r w:rsidRPr="009374AB">
        <w:rPr>
          <w:i/>
          <w:iCs/>
        </w:rPr>
        <w:t>TensorFlow</w:t>
      </w:r>
      <w:r>
        <w:t xml:space="preserve"> menyediakan berbagai </w:t>
      </w:r>
      <w:r w:rsidRPr="009374AB">
        <w:rPr>
          <w:i/>
          <w:iCs/>
        </w:rPr>
        <w:t>toolkit</w:t>
      </w:r>
      <w:r>
        <w:t xml:space="preserve"> yang memungkinkan untuk membuat model pada tingkat abstraksi yang disukai dan dapat menjalankan grafik pada beberapa </w:t>
      </w:r>
      <w:r w:rsidRPr="009374AB">
        <w:rPr>
          <w:i/>
          <w:iCs/>
        </w:rPr>
        <w:t>platform hardware</w:t>
      </w:r>
      <w:r>
        <w:t>, termasuk CPU, GPU, dan TPU</w:t>
      </w:r>
      <w:r w:rsidR="0075270A">
        <w:t xml:space="preserve"> </w:t>
      </w:r>
      <w:r w:rsidR="0075270A">
        <w:fldChar w:fldCharType="begin"/>
      </w:r>
      <w:r w:rsidR="0075270A">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rsidR="0075270A">
        <w:fldChar w:fldCharType="separate"/>
      </w:r>
      <w:r w:rsidR="0075270A" w:rsidRPr="0075270A">
        <w:rPr>
          <w:rFonts w:cs="Times New Roman"/>
        </w:rPr>
        <w:t>(Hikmatia A.E &amp; Ihsan Zul, 2021)</w:t>
      </w:r>
      <w:r w:rsidR="0075270A">
        <w:fldChar w:fldCharType="end"/>
      </w:r>
      <w:r>
        <w:t xml:space="preserve">. </w:t>
      </w:r>
      <w:r w:rsidRPr="009374AB">
        <w:rPr>
          <w:i/>
          <w:iCs/>
        </w:rPr>
        <w:t>TensorFlow</w:t>
      </w:r>
      <w:r>
        <w:t xml:space="preserve"> menyediakan berbagai fitur dan alat yang memungkinkan pengguna untuk membangun dan melatih model </w:t>
      </w:r>
      <w:r w:rsidRPr="009374AB">
        <w:rPr>
          <w:i/>
          <w:iCs/>
        </w:rPr>
        <w:t>Deep Learning</w:t>
      </w:r>
      <w:r>
        <w:t xml:space="preserve"> dengan lebih mudah dan efisien. Selain itu, </w:t>
      </w:r>
      <w:r w:rsidRPr="009374AB">
        <w:rPr>
          <w:i/>
          <w:iCs/>
        </w:rPr>
        <w:t>TensorFlow</w:t>
      </w:r>
      <w:r>
        <w:t xml:space="preserve"> juga dapat </w:t>
      </w:r>
    </w:p>
    <w:p w14:paraId="54398C60" w14:textId="05723F68" w:rsidR="006A66FA" w:rsidRDefault="006A66FA" w:rsidP="00C673ED">
      <w:r>
        <w:lastRenderedPageBreak/>
        <w:t xml:space="preserve">berjalan pada berbagai </w:t>
      </w:r>
      <w:r w:rsidRPr="009374AB">
        <w:rPr>
          <w:i/>
          <w:iCs/>
        </w:rPr>
        <w:t>platform</w:t>
      </w:r>
      <w:r>
        <w:t xml:space="preserve"> seperti </w:t>
      </w:r>
      <w:r w:rsidRPr="009374AB">
        <w:rPr>
          <w:i/>
          <w:iCs/>
        </w:rPr>
        <w:t>desktop, mobile,</w:t>
      </w:r>
      <w:r>
        <w:t xml:space="preserve"> dan </w:t>
      </w:r>
      <w:r w:rsidRPr="009374AB">
        <w:rPr>
          <w:i/>
          <w:iCs/>
        </w:rPr>
        <w:t>cloud</w:t>
      </w:r>
      <w:r>
        <w:t xml:space="preserve">. Dalam proyek skripsi ini, akan digunakan </w:t>
      </w:r>
      <w:r w:rsidRPr="009374AB">
        <w:rPr>
          <w:i/>
          <w:iCs/>
        </w:rPr>
        <w:t>TensorFlow</w:t>
      </w:r>
      <w:r>
        <w:t xml:space="preserve"> untuk membangun metode CNN yang akan dilatih dengan menggunakan data gambar kemasan makanan. Dengan memanfaatkan kekuatan komputasi GPU dan teknologi para</w:t>
      </w:r>
      <w:r w:rsidR="009374AB">
        <w:t>r</w:t>
      </w:r>
      <w:r>
        <w:t xml:space="preserve">el dari </w:t>
      </w:r>
      <w:r w:rsidRPr="009374AB">
        <w:rPr>
          <w:i/>
          <w:iCs/>
        </w:rPr>
        <w:t>TensorFlow</w:t>
      </w:r>
      <w:r>
        <w:t xml:space="preserve"> dengan metode CNN dapat dilatih dengan waktu yang lebih cepat dan menghasilkan akurasi yang lebih baik.</w:t>
      </w:r>
    </w:p>
    <w:p w14:paraId="4743C18D" w14:textId="14656947" w:rsidR="00561197" w:rsidRDefault="006A66FA" w:rsidP="006A66FA">
      <w:pPr>
        <w:ind w:firstLine="720"/>
      </w:pPr>
      <w:r>
        <w:t xml:space="preserve">Dalam proyek skripsi ini, akan dibangun sebuah sistem deteksi kemasan makanan yang rusak menggunakan teknologi </w:t>
      </w:r>
      <w:r w:rsidRPr="009374AB">
        <w:rPr>
          <w:i/>
          <w:iCs/>
        </w:rPr>
        <w:t>Deep Learning</w:t>
      </w:r>
      <w:r>
        <w:t xml:space="preserve"> dengan menggunakan </w:t>
      </w:r>
      <w:r w:rsidRPr="009374AB">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1184979F" w14:textId="77777777" w:rsidR="006A66FA" w:rsidRPr="00561197" w:rsidRDefault="006A66FA" w:rsidP="006A66FA">
      <w:pPr>
        <w:ind w:firstLine="720"/>
      </w:pPr>
    </w:p>
    <w:p w14:paraId="02EA34F5" w14:textId="4165D30F" w:rsidR="00561197" w:rsidRDefault="00561197" w:rsidP="00561197">
      <w:pPr>
        <w:pStyle w:val="Heading2"/>
        <w:numPr>
          <w:ilvl w:val="1"/>
          <w:numId w:val="1"/>
        </w:numPr>
      </w:pPr>
      <w:bookmarkStart w:id="7" w:name="_Toc130610715"/>
      <w:r>
        <w:t>Rumusan Masalah</w:t>
      </w:r>
      <w:bookmarkEnd w:id="7"/>
    </w:p>
    <w:p w14:paraId="7A5ECC33" w14:textId="7B2CE0EA" w:rsidR="00561197" w:rsidRDefault="009374AB" w:rsidP="009374AB">
      <w:pPr>
        <w:ind w:firstLine="720"/>
      </w:pPr>
      <w:r w:rsidRPr="009374AB">
        <w:t>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w:t>
      </w:r>
      <w:r w:rsidR="006C489B">
        <w:t xml:space="preserve"> </w:t>
      </w:r>
      <w:r w:rsidR="006C489B">
        <w:fldChar w:fldCharType="begin"/>
      </w:r>
      <w:r w:rsidR="006C489B">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rsidR="006C489B">
        <w:fldChar w:fldCharType="separate"/>
      </w:r>
      <w:r w:rsidR="006C489B" w:rsidRPr="006C489B">
        <w:rPr>
          <w:rFonts w:cs="Times New Roman"/>
        </w:rPr>
        <w:t>(Ridha, 2017)</w:t>
      </w:r>
      <w:r w:rsidR="006C489B">
        <w:fldChar w:fldCharType="end"/>
      </w:r>
      <w:r w:rsidRPr="009374AB">
        <w:t>. Berdasarkan penjelasan tersebut, maka rumusan masalah pada penelitian ini adalah:</w:t>
      </w:r>
    </w:p>
    <w:p w14:paraId="6BA9ADB0" w14:textId="77777777" w:rsidR="009374AB" w:rsidRDefault="009374AB" w:rsidP="009374AB">
      <w:pPr>
        <w:pStyle w:val="ListParagraph"/>
        <w:numPr>
          <w:ilvl w:val="2"/>
          <w:numId w:val="1"/>
        </w:numPr>
      </w:pPr>
      <w:r>
        <w:t>Bagaimana mempersiapkan dan memproses data citra kemasan makanan yang rusak agar dapat digunakan dalam pelatihan model CNN?</w:t>
      </w:r>
    </w:p>
    <w:p w14:paraId="67792BF3" w14:textId="77777777" w:rsidR="009374AB" w:rsidRDefault="009374AB" w:rsidP="009374AB">
      <w:pPr>
        <w:pStyle w:val="ListParagraph"/>
        <w:numPr>
          <w:ilvl w:val="2"/>
          <w:numId w:val="1"/>
        </w:numPr>
      </w:pPr>
      <w:r>
        <w:t xml:space="preserve">Bagaimana melakukan pelatihan model CNN menggunakan </w:t>
      </w:r>
      <w:r w:rsidRPr="009374AB">
        <w:rPr>
          <w:i/>
          <w:iCs/>
        </w:rPr>
        <w:t>TensorFlow</w:t>
      </w:r>
      <w:r>
        <w:t xml:space="preserve"> untuk mendeteksi kemasan makanan yang rusak dengan tingkat akurasi yang tinggi?</w:t>
      </w:r>
    </w:p>
    <w:p w14:paraId="2E980296" w14:textId="77777777" w:rsidR="009374AB" w:rsidRDefault="009374AB" w:rsidP="009374AB">
      <w:pPr>
        <w:pStyle w:val="ListParagraph"/>
        <w:numPr>
          <w:ilvl w:val="2"/>
          <w:numId w:val="1"/>
        </w:numPr>
      </w:pPr>
      <w:r>
        <w:t>Bagaimana melakukan evaluasi dan validasi terhadap model CNN yang telah dilatih untuk mendeteksi kemasan makanan yang rusak?</w:t>
      </w:r>
    </w:p>
    <w:p w14:paraId="18A81142" w14:textId="77777777" w:rsidR="009374AB" w:rsidRDefault="009374AB" w:rsidP="009374AB">
      <w:pPr>
        <w:pStyle w:val="ListParagraph"/>
        <w:numPr>
          <w:ilvl w:val="2"/>
          <w:numId w:val="1"/>
        </w:numPr>
      </w:pPr>
      <w:r>
        <w:t xml:space="preserve">Bagaimana mengimplementasikan model CNN yang telah dilatih ke dalam sistem pendeteksi kemasan makanan yang rusak secara </w:t>
      </w:r>
      <w:r w:rsidRPr="009374AB">
        <w:rPr>
          <w:i/>
          <w:iCs/>
        </w:rPr>
        <w:t>real-time</w:t>
      </w:r>
      <w:r>
        <w:t>?</w:t>
      </w:r>
    </w:p>
    <w:p w14:paraId="070D56BB" w14:textId="5653164C" w:rsidR="009374AB" w:rsidRPr="00561197" w:rsidRDefault="009374AB" w:rsidP="009374AB">
      <w:pPr>
        <w:pStyle w:val="ListParagraph"/>
      </w:pPr>
    </w:p>
    <w:p w14:paraId="2AC1D1AD" w14:textId="21CCB3FE" w:rsidR="00561197" w:rsidRDefault="00561197" w:rsidP="00561197">
      <w:pPr>
        <w:pStyle w:val="Heading2"/>
        <w:numPr>
          <w:ilvl w:val="1"/>
          <w:numId w:val="1"/>
        </w:numPr>
      </w:pPr>
      <w:bookmarkStart w:id="8" w:name="_Toc130610716"/>
      <w:r>
        <w:lastRenderedPageBreak/>
        <w:t>Tujuan Penelitian</w:t>
      </w:r>
      <w:bookmarkEnd w:id="8"/>
    </w:p>
    <w:p w14:paraId="4521EDAA" w14:textId="75B3035B" w:rsidR="00561197" w:rsidRDefault="009374AB" w:rsidP="009374AB">
      <w:pPr>
        <w:ind w:firstLine="720"/>
      </w:pPr>
      <w:r w:rsidRPr="009374AB">
        <w:t>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w:t>
      </w:r>
      <w:r w:rsidR="006C489B">
        <w:t xml:space="preserve"> </w:t>
      </w:r>
      <w:r w:rsidR="006C489B">
        <w:fldChar w:fldCharType="begin"/>
      </w:r>
      <w:r w:rsidR="006C489B">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6C489B">
        <w:fldChar w:fldCharType="separate"/>
      </w:r>
      <w:r w:rsidR="006C489B" w:rsidRPr="006C489B">
        <w:rPr>
          <w:rFonts w:cs="Times New Roman"/>
        </w:rPr>
        <w:t>(Sugiono, 2019)</w:t>
      </w:r>
      <w:r w:rsidR="006C489B">
        <w:fldChar w:fldCharType="end"/>
      </w:r>
      <w:r w:rsidR="006C489B">
        <w:t xml:space="preserve">. </w:t>
      </w:r>
      <w:r w:rsidRPr="009374AB">
        <w:t>dengan penjelasan tersebut, maka tujuan penelitian ini adalah:</w:t>
      </w:r>
    </w:p>
    <w:p w14:paraId="6BAEF5EB" w14:textId="77777777" w:rsidR="00A80107" w:rsidRDefault="00A80107" w:rsidP="00A80107">
      <w:pPr>
        <w:pStyle w:val="ListParagraph"/>
        <w:numPr>
          <w:ilvl w:val="2"/>
          <w:numId w:val="1"/>
        </w:numPr>
      </w:pPr>
      <w:r>
        <w:t>Mengetahui persiapan dan proses data citra kemasan makanan yang rusak agar dapat digunakan dalam pelatihan model CNN.</w:t>
      </w:r>
    </w:p>
    <w:p w14:paraId="321D1D9A" w14:textId="77777777" w:rsidR="00A80107" w:rsidRDefault="00A80107" w:rsidP="00A80107">
      <w:pPr>
        <w:pStyle w:val="ListParagraph"/>
        <w:numPr>
          <w:ilvl w:val="2"/>
          <w:numId w:val="1"/>
        </w:numPr>
      </w:pPr>
      <w:r>
        <w:t xml:space="preserve">Mengetahui pelatihan model CNN mengunakan </w:t>
      </w:r>
      <w:r w:rsidRPr="00A80107">
        <w:rPr>
          <w:i/>
          <w:iCs/>
        </w:rPr>
        <w:t>TensorFlow</w:t>
      </w:r>
      <w:r>
        <w:t xml:space="preserve"> untuk mendeteksi kemasan makanan yang rusak dengan tingkat akurasi tinggi.</w:t>
      </w:r>
    </w:p>
    <w:p w14:paraId="22055FB5" w14:textId="77777777" w:rsidR="00A80107" w:rsidRDefault="00A80107" w:rsidP="00A80107">
      <w:pPr>
        <w:pStyle w:val="ListParagraph"/>
        <w:numPr>
          <w:ilvl w:val="2"/>
          <w:numId w:val="1"/>
        </w:numPr>
      </w:pPr>
      <w:r>
        <w:t>Mengetahui evaluasi dan validasi terhadap model CNN yang telah dilatih untuk mendeteksi kemasan makanan yang rusak.</w:t>
      </w:r>
    </w:p>
    <w:p w14:paraId="43357686" w14:textId="20F01713" w:rsidR="00A80107" w:rsidRDefault="00A80107" w:rsidP="00A80107">
      <w:pPr>
        <w:pStyle w:val="ListParagraph"/>
        <w:numPr>
          <w:ilvl w:val="2"/>
          <w:numId w:val="1"/>
        </w:numPr>
      </w:pPr>
      <w:r>
        <w:t xml:space="preserve">Mengetahui hasil implementasi model CNN yang telah dilatih ke dalam sistem pendeteksi kemasan makanan yang rusak secara </w:t>
      </w:r>
      <w:r w:rsidRPr="00A80107">
        <w:rPr>
          <w:i/>
          <w:iCs/>
        </w:rPr>
        <w:t>real-time.</w:t>
      </w:r>
    </w:p>
    <w:p w14:paraId="41CD0B05" w14:textId="66CC08AF" w:rsidR="009374AB" w:rsidRPr="00561197" w:rsidRDefault="009374AB" w:rsidP="00A80107">
      <w:pPr>
        <w:pStyle w:val="ListParagraph"/>
      </w:pPr>
    </w:p>
    <w:p w14:paraId="3B614199" w14:textId="70990B17" w:rsidR="00561197" w:rsidRDefault="00561197" w:rsidP="00561197">
      <w:pPr>
        <w:pStyle w:val="Heading2"/>
        <w:numPr>
          <w:ilvl w:val="1"/>
          <w:numId w:val="1"/>
        </w:numPr>
      </w:pPr>
      <w:bookmarkStart w:id="9" w:name="_Toc130610717"/>
      <w:r>
        <w:t>Manfaat</w:t>
      </w:r>
      <w:bookmarkEnd w:id="9"/>
    </w:p>
    <w:p w14:paraId="3A4B76CE" w14:textId="18AB83B5" w:rsidR="00561197" w:rsidRDefault="00A80107" w:rsidP="00A80107">
      <w:pPr>
        <w:ind w:firstLine="720"/>
      </w:pPr>
      <w:r w:rsidRPr="00A80107">
        <w:t>Manfaat hasil penelitian merupakan dampak dari tercapainya tujuan dan terjawabnya masalah yang telah dirumuskan (Sugiono, 2019). Maka dari itu manfaat dari penelitian ini adalah:</w:t>
      </w:r>
    </w:p>
    <w:p w14:paraId="4C394975" w14:textId="77777777" w:rsidR="00A80107" w:rsidRDefault="00A80107" w:rsidP="00A80107">
      <w:pPr>
        <w:pStyle w:val="ListParagraph"/>
        <w:numPr>
          <w:ilvl w:val="2"/>
          <w:numId w:val="1"/>
        </w:numPr>
      </w:pPr>
      <w:r>
        <w:t>Meningkatkan keamanan pangan: Dengan menggunakan teknologi deep learning dan CNN untuk mendeteksi kemasan makanan yang rusak, dapat membantu mengurangi risiko konsumsi makanan yang tidak sehat atau berbahaya bagi kesehatan manusia.</w:t>
      </w:r>
    </w:p>
    <w:p w14:paraId="4CC3EB17" w14:textId="77777777" w:rsidR="00A80107" w:rsidRDefault="00A80107" w:rsidP="00A80107">
      <w:pPr>
        <w:pStyle w:val="ListParagraph"/>
        <w:numPr>
          <w:ilvl w:val="2"/>
          <w:numId w:val="1"/>
        </w:numPr>
      </w:pPr>
      <w:r>
        <w:t>Inovasi teknologi: Penelitian ini dapat memberikan kontribusi pada pengembangan teknologi pendeteksian kemasan makanan yang rusak dan mendorong inovasi teknologi di bidang pengolahan makanan.</w:t>
      </w:r>
    </w:p>
    <w:p w14:paraId="131EA62D" w14:textId="1165BC26" w:rsidR="00A80107" w:rsidRDefault="00A80107" w:rsidP="00A80107">
      <w:pPr>
        <w:pStyle w:val="ListParagraph"/>
        <w:numPr>
          <w:ilvl w:val="2"/>
          <w:numId w:val="1"/>
        </w:numPr>
      </w:pPr>
      <w:r>
        <w:t xml:space="preserve">Kontribusi ilmiah: Skripsi ini dapat memberikan kontribusi pada ilmu komputer dan pengolahan citra dalam penggunaan teknologi </w:t>
      </w:r>
      <w:r w:rsidRPr="00A80107">
        <w:rPr>
          <w:i/>
          <w:iCs/>
        </w:rPr>
        <w:t>deep learning</w:t>
      </w:r>
      <w:r>
        <w:t xml:space="preserve"> menggunakan </w:t>
      </w:r>
      <w:r>
        <w:rPr>
          <w:i/>
          <w:iCs/>
        </w:rPr>
        <w:t xml:space="preserve">Tensorflow </w:t>
      </w:r>
      <w:r>
        <w:t>dan CNN untuk deteksi kemasan makanan yang rusak.</w:t>
      </w:r>
    </w:p>
    <w:p w14:paraId="06E87759" w14:textId="1ADB7227" w:rsidR="00A80107" w:rsidRPr="00561197" w:rsidRDefault="00A80107" w:rsidP="00A80107"/>
    <w:p w14:paraId="183C114B" w14:textId="39DD183D" w:rsidR="00F9461A" w:rsidRDefault="00F9461A" w:rsidP="004158B8"/>
    <w:p w14:paraId="51FC948F" w14:textId="77777777" w:rsidR="00F9461A" w:rsidRDefault="00F9461A" w:rsidP="004158B8">
      <w:pPr>
        <w:sectPr w:rsidR="00F9461A" w:rsidSect="00C673ED">
          <w:headerReference w:type="default" r:id="rId15"/>
          <w:footerReference w:type="default" r:id="rId16"/>
          <w:headerReference w:type="first" r:id="rId17"/>
          <w:footerReference w:type="first" r:id="rId18"/>
          <w:type w:val="continuous"/>
          <w:pgSz w:w="11906" w:h="16838" w:code="9"/>
          <w:pgMar w:top="1701" w:right="1701" w:bottom="1701" w:left="2268" w:header="708" w:footer="708" w:gutter="0"/>
          <w:cols w:space="708"/>
          <w:docGrid w:linePitch="360"/>
        </w:sectPr>
      </w:pPr>
    </w:p>
    <w:p w14:paraId="76685624" w14:textId="61CD8F80" w:rsidR="00F9461A" w:rsidRDefault="00F9461A" w:rsidP="00F9461A">
      <w:pPr>
        <w:pStyle w:val="Heading1"/>
      </w:pPr>
      <w:bookmarkStart w:id="10" w:name="_Toc130610718"/>
      <w:r>
        <w:lastRenderedPageBreak/>
        <w:t>BAB II</w:t>
      </w:r>
      <w:bookmarkEnd w:id="10"/>
    </w:p>
    <w:p w14:paraId="26071B1C" w14:textId="69E5FA85" w:rsidR="00E73836" w:rsidRPr="00E73836" w:rsidRDefault="00E73836" w:rsidP="00E73836">
      <w:pPr>
        <w:pStyle w:val="Heading1"/>
      </w:pPr>
      <w:bookmarkStart w:id="11" w:name="_Toc130610719"/>
      <w:r>
        <w:t>TINJAUAN PUSTAKA</w:t>
      </w:r>
      <w:bookmarkEnd w:id="11"/>
    </w:p>
    <w:p w14:paraId="5CCF64AD" w14:textId="21C03738" w:rsidR="00F9461A" w:rsidRDefault="00F9461A" w:rsidP="004158B8"/>
    <w:p w14:paraId="525704AB" w14:textId="77777777" w:rsidR="00561197" w:rsidRPr="00561197" w:rsidRDefault="00561197" w:rsidP="00561197">
      <w:pPr>
        <w:pStyle w:val="ListParagraph"/>
        <w:keepNext/>
        <w:keepLines/>
        <w:numPr>
          <w:ilvl w:val="0"/>
          <w:numId w:val="3"/>
        </w:numPr>
        <w:jc w:val="left"/>
        <w:outlineLvl w:val="1"/>
        <w:rPr>
          <w:rFonts w:eastAsiaTheme="majorEastAsia" w:cstheme="majorBidi"/>
          <w:b/>
          <w:vanish/>
          <w:sz w:val="28"/>
          <w:szCs w:val="26"/>
        </w:rPr>
      </w:pPr>
      <w:bookmarkStart w:id="12" w:name="_Toc130422665"/>
      <w:bookmarkStart w:id="13" w:name="_Toc130422818"/>
      <w:bookmarkStart w:id="14" w:name="_Toc130425932"/>
      <w:bookmarkStart w:id="15" w:name="_Toc130608362"/>
      <w:bookmarkStart w:id="16" w:name="_Toc130610720"/>
      <w:bookmarkEnd w:id="12"/>
      <w:bookmarkEnd w:id="13"/>
      <w:bookmarkEnd w:id="14"/>
      <w:bookmarkEnd w:id="15"/>
      <w:bookmarkEnd w:id="16"/>
    </w:p>
    <w:p w14:paraId="0E0BCC2E" w14:textId="77777777" w:rsidR="00561197" w:rsidRPr="00561197" w:rsidRDefault="00561197" w:rsidP="00561197">
      <w:pPr>
        <w:pStyle w:val="ListParagraph"/>
        <w:keepNext/>
        <w:keepLines/>
        <w:numPr>
          <w:ilvl w:val="0"/>
          <w:numId w:val="3"/>
        </w:numPr>
        <w:jc w:val="left"/>
        <w:outlineLvl w:val="1"/>
        <w:rPr>
          <w:rFonts w:eastAsiaTheme="majorEastAsia" w:cstheme="majorBidi"/>
          <w:b/>
          <w:vanish/>
          <w:sz w:val="28"/>
          <w:szCs w:val="26"/>
        </w:rPr>
      </w:pPr>
      <w:bookmarkStart w:id="17" w:name="_Toc130422666"/>
      <w:bookmarkStart w:id="18" w:name="_Toc130422819"/>
      <w:bookmarkStart w:id="19" w:name="_Toc130425933"/>
      <w:bookmarkStart w:id="20" w:name="_Toc130608363"/>
      <w:bookmarkStart w:id="21" w:name="_Toc130610721"/>
      <w:bookmarkEnd w:id="17"/>
      <w:bookmarkEnd w:id="18"/>
      <w:bookmarkEnd w:id="19"/>
      <w:bookmarkEnd w:id="20"/>
      <w:bookmarkEnd w:id="21"/>
    </w:p>
    <w:p w14:paraId="51793EAC" w14:textId="3E4A6784" w:rsidR="00561197" w:rsidRDefault="00561197" w:rsidP="00561197">
      <w:pPr>
        <w:pStyle w:val="Heading2"/>
        <w:numPr>
          <w:ilvl w:val="1"/>
          <w:numId w:val="3"/>
        </w:numPr>
      </w:pPr>
      <w:bookmarkStart w:id="22" w:name="_Toc130610722"/>
      <w:r>
        <w:t>Landasan Teori</w:t>
      </w:r>
      <w:bookmarkEnd w:id="22"/>
    </w:p>
    <w:p w14:paraId="477203BA" w14:textId="2598B9C9" w:rsidR="0023534B" w:rsidRPr="00D64EE5" w:rsidRDefault="0074495B" w:rsidP="00A80107">
      <w:pPr>
        <w:pStyle w:val="Heading2"/>
        <w:numPr>
          <w:ilvl w:val="2"/>
          <w:numId w:val="3"/>
        </w:numPr>
        <w:rPr>
          <w:i/>
          <w:iCs/>
          <w:sz w:val="24"/>
          <w:szCs w:val="24"/>
        </w:rPr>
      </w:pPr>
      <w:bookmarkStart w:id="23" w:name="_Toc130610723"/>
      <w:r w:rsidRPr="00D64EE5">
        <w:rPr>
          <w:i/>
          <w:iCs/>
          <w:sz w:val="24"/>
          <w:szCs w:val="24"/>
        </w:rPr>
        <w:t>Deep Learning</w:t>
      </w:r>
      <w:bookmarkEnd w:id="23"/>
    </w:p>
    <w:p w14:paraId="2EE6C9D6" w14:textId="4BDF7594" w:rsidR="00805C05" w:rsidRDefault="00AF67BC" w:rsidP="00D64EE5">
      <w:pPr>
        <w:ind w:firstLine="720"/>
      </w:pPr>
      <w:r w:rsidRPr="00D64EE5">
        <w:rPr>
          <w:i/>
          <w:iCs/>
        </w:rPr>
        <w:t>Deep learning</w:t>
      </w:r>
      <w:r w:rsidRPr="00AF67BC">
        <w:t xml:space="preserve"> adalah bagian dari kecerdasan buatan dan </w:t>
      </w:r>
      <w:r w:rsidRPr="00D64EE5">
        <w:rPr>
          <w:i/>
          <w:iCs/>
        </w:rPr>
        <w:t>machine learning</w:t>
      </w:r>
      <w:r w:rsidRPr="00AF67BC">
        <w:t xml:space="preserve"> yang merupakan pengembangan dari </w:t>
      </w:r>
      <w:r w:rsidRPr="00D64EE5">
        <w:rPr>
          <w:i/>
          <w:iCs/>
        </w:rPr>
        <w:t>neural network multiple layer</w:t>
      </w:r>
      <w:r w:rsidRPr="00AF67BC">
        <w:t xml:space="preserve"> untuk memberikan ketepatan tugas seperti deteksi objek, pengenalan suara, terjemahan bahasa dan lainnya</w:t>
      </w:r>
      <w:r w:rsidR="006C489B">
        <w:t xml:space="preserve"> </w:t>
      </w:r>
      <w:r w:rsidR="006C489B">
        <w:fldChar w:fldCharType="begin"/>
      </w:r>
      <w:r w:rsidR="006C489B">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rsidR="006C489B">
        <w:fldChar w:fldCharType="separate"/>
      </w:r>
      <w:r w:rsidR="006C489B" w:rsidRPr="006C489B">
        <w:rPr>
          <w:rFonts w:cs="Times New Roman"/>
        </w:rPr>
        <w:t>(Raup et al., 2022)</w:t>
      </w:r>
      <w:r w:rsidR="006C489B">
        <w:fldChar w:fldCharType="end"/>
      </w:r>
      <w:r w:rsidRPr="00AF67BC">
        <w:t xml:space="preserve">. </w:t>
      </w:r>
      <w:r w:rsidRPr="00D64EE5">
        <w:rPr>
          <w:i/>
          <w:iCs/>
        </w:rPr>
        <w:t>Deep learning</w:t>
      </w:r>
      <w:r w:rsidRPr="00AF67BC">
        <w:t xml:space="preserve"> merupakan metode </w:t>
      </w:r>
      <w:r w:rsidRPr="00D64EE5">
        <w:rPr>
          <w:i/>
          <w:iCs/>
        </w:rPr>
        <w:t xml:space="preserve">learning </w:t>
      </w:r>
      <w:r w:rsidRPr="00AF67BC">
        <w:t xml:space="preserve">yang memanfaatkan </w:t>
      </w:r>
      <w:r w:rsidRPr="00D64EE5">
        <w:rPr>
          <w:i/>
          <w:iCs/>
        </w:rPr>
        <w:t>artificial neural network</w:t>
      </w:r>
      <w:r w:rsidRPr="00AF67BC">
        <w:t xml:space="preserve"> yang berlapis-lapis(</w:t>
      </w:r>
      <w:r w:rsidRPr="00D64EE5">
        <w:rPr>
          <w:i/>
          <w:iCs/>
        </w:rPr>
        <w:t>multi</w:t>
      </w:r>
      <w:r w:rsidR="00D64EE5">
        <w:rPr>
          <w:i/>
          <w:iCs/>
        </w:rPr>
        <w:t xml:space="preserve"> </w:t>
      </w:r>
      <w:r w:rsidRPr="00D64EE5">
        <w:rPr>
          <w:i/>
          <w:iCs/>
        </w:rPr>
        <w:t>layer</w:t>
      </w:r>
      <w:r w:rsidRPr="00AF67BC">
        <w:t xml:space="preserve">), </w:t>
      </w:r>
      <w:r w:rsidRPr="00D64EE5">
        <w:rPr>
          <w:i/>
          <w:iCs/>
        </w:rPr>
        <w:t>artificial neural network</w:t>
      </w:r>
      <w:r w:rsidRPr="00AF67BC">
        <w:t xml:space="preserve"> ini dibuat mirip otak manusia, dimana neuron-neuron terkoneksi satu sama lain sehingga memberntuk sebuah jaringan neuron yang sangat rumit. </w:t>
      </w:r>
      <w:r w:rsidRPr="00C73616">
        <w:rPr>
          <w:i/>
          <w:iCs/>
        </w:rPr>
        <w:t>Deep learning</w:t>
      </w:r>
      <w:r w:rsidRPr="00AF67BC">
        <w:t xml:space="preserve"> merupakan metode </w:t>
      </w:r>
      <w:r w:rsidRPr="00C73616">
        <w:rPr>
          <w:i/>
          <w:iCs/>
        </w:rPr>
        <w:t>learning</w:t>
      </w:r>
      <w:r w:rsidRPr="00AF67BC">
        <w:t xml:space="preserve"> yang memanfaatkan </w:t>
      </w:r>
      <w:r w:rsidRPr="00C73616">
        <w:rPr>
          <w:i/>
          <w:iCs/>
        </w:rPr>
        <w:t>multiple non-linier transformation</w:t>
      </w:r>
      <w:r w:rsidRPr="00AF67BC">
        <w:t xml:space="preserve">, </w:t>
      </w:r>
      <w:r w:rsidRPr="00C73616">
        <w:rPr>
          <w:i/>
          <w:iCs/>
        </w:rPr>
        <w:t>deep learning</w:t>
      </w:r>
      <w:r w:rsidRPr="00AF67BC">
        <w:t xml:space="preserve"> dapat dipandang sebagai gabungan dari </w:t>
      </w:r>
      <w:r w:rsidRPr="00C73616">
        <w:rPr>
          <w:i/>
          <w:iCs/>
        </w:rPr>
        <w:t>machine learning</w:t>
      </w:r>
      <w:r w:rsidRPr="00AF67BC">
        <w:t xml:space="preserve"> dengan </w:t>
      </w:r>
      <w:r w:rsidRPr="00C73616">
        <w:rPr>
          <w:i/>
          <w:iCs/>
        </w:rPr>
        <w:t>artificial neural network</w:t>
      </w:r>
      <w:r w:rsidRPr="00AF67BC">
        <w:t>.</w:t>
      </w:r>
    </w:p>
    <w:p w14:paraId="5FD176B7" w14:textId="77777777" w:rsidR="00AF67BC" w:rsidRPr="00805C05" w:rsidRDefault="00AF67BC" w:rsidP="00805C05"/>
    <w:p w14:paraId="19C416D7" w14:textId="32DC2CE4" w:rsidR="00A80107" w:rsidRDefault="0074495B" w:rsidP="00A80107">
      <w:pPr>
        <w:pStyle w:val="Heading2"/>
        <w:numPr>
          <w:ilvl w:val="2"/>
          <w:numId w:val="3"/>
        </w:numPr>
        <w:rPr>
          <w:sz w:val="24"/>
          <w:szCs w:val="24"/>
        </w:rPr>
      </w:pPr>
      <w:bookmarkStart w:id="24" w:name="_Toc130610724"/>
      <w:r w:rsidRPr="00A80107">
        <w:rPr>
          <w:sz w:val="24"/>
          <w:szCs w:val="24"/>
        </w:rPr>
        <w:t>Citra Digital</w:t>
      </w:r>
      <w:bookmarkEnd w:id="24"/>
    </w:p>
    <w:p w14:paraId="51CCD75A" w14:textId="6F39EB7A" w:rsidR="00805C05" w:rsidRDefault="00AF67BC" w:rsidP="00D64EE5">
      <w:pPr>
        <w:ind w:firstLine="720"/>
      </w:pPr>
      <w:r w:rsidRPr="00AF67BC">
        <w:t>Citra digital merupakan gambaran atau representasi digital dari objek citra yang tidak dapat dipisahkan dari kebutuhan manusia, semua objek telah diwujudkan memorinya dalam bentuk citra agar objek tersebut tidak pudar dimakan waktu</w:t>
      </w:r>
      <w:r w:rsidR="006C489B">
        <w:t xml:space="preserve"> </w:t>
      </w:r>
      <w:r w:rsidR="006C489B">
        <w:fldChar w:fldCharType="begin"/>
      </w:r>
      <w:r w:rsidR="006C489B">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rsidR="006C489B">
        <w:fldChar w:fldCharType="separate"/>
      </w:r>
      <w:r w:rsidR="006C489B" w:rsidRPr="006C489B">
        <w:rPr>
          <w:rFonts w:cs="Times New Roman"/>
        </w:rPr>
        <w:t>(Ihsan et al., 2023)</w:t>
      </w:r>
      <w:r w:rsidR="006C489B">
        <w:fldChar w:fldCharType="end"/>
      </w:r>
      <w:r w:rsidR="006C489B">
        <w:t>.</w:t>
      </w:r>
      <w:r w:rsidRPr="00AF67BC">
        <w:t xml:space="preserve"> Secara umumnya, tampilan dialam semesta ini memiliki warna unik yang berbeda dan pastinya tidak hanya dalam bentuk warna putih dan hitam saja.</w:t>
      </w:r>
    </w:p>
    <w:p w14:paraId="791113F2" w14:textId="77777777" w:rsidR="00AF67BC" w:rsidRPr="00805C05" w:rsidRDefault="00AF67BC" w:rsidP="00805C05"/>
    <w:p w14:paraId="38B3698E" w14:textId="485382AA" w:rsidR="00A80107" w:rsidRPr="00C73616" w:rsidRDefault="0074495B" w:rsidP="00A80107">
      <w:pPr>
        <w:pStyle w:val="Heading2"/>
        <w:numPr>
          <w:ilvl w:val="2"/>
          <w:numId w:val="3"/>
        </w:numPr>
        <w:rPr>
          <w:i/>
          <w:iCs/>
          <w:sz w:val="24"/>
          <w:szCs w:val="24"/>
        </w:rPr>
      </w:pPr>
      <w:bookmarkStart w:id="25" w:name="_Toc130610725"/>
      <w:r w:rsidRPr="00C73616">
        <w:rPr>
          <w:i/>
          <w:iCs/>
          <w:sz w:val="24"/>
          <w:szCs w:val="24"/>
        </w:rPr>
        <w:t>Tensorflow</w:t>
      </w:r>
      <w:bookmarkEnd w:id="25"/>
    </w:p>
    <w:p w14:paraId="33D2AF16" w14:textId="77777777" w:rsidR="00C003C7" w:rsidRDefault="00AF67BC" w:rsidP="00D64EE5">
      <w:pPr>
        <w:ind w:firstLine="720"/>
        <w:sectPr w:rsidR="00C003C7" w:rsidSect="00C003C7">
          <w:headerReference w:type="even" r:id="rId19"/>
          <w:headerReference w:type="default" r:id="rId20"/>
          <w:footerReference w:type="even" r:id="rId21"/>
          <w:footerReference w:type="default" r:id="rId22"/>
          <w:type w:val="continuous"/>
          <w:pgSz w:w="11906" w:h="16838" w:code="9"/>
          <w:pgMar w:top="1701" w:right="1701" w:bottom="1701" w:left="2268" w:header="708" w:footer="708" w:gutter="0"/>
          <w:cols w:space="708"/>
          <w:docGrid w:linePitch="360"/>
        </w:sectPr>
      </w:pPr>
      <w:r w:rsidRPr="00C73616">
        <w:rPr>
          <w:i/>
          <w:iCs/>
        </w:rPr>
        <w:t>Tensorflow</w:t>
      </w:r>
      <w:r w:rsidRPr="00AF67BC">
        <w:t xml:space="preserve"> adalah sistem </w:t>
      </w:r>
      <w:r w:rsidRPr="00C73616">
        <w:rPr>
          <w:i/>
          <w:iCs/>
        </w:rPr>
        <w:t>machine learning</w:t>
      </w:r>
      <w:r w:rsidRPr="00AF67BC">
        <w:t xml:space="preserve"> yang beroperasi pada skala besar dan lingkungan yang heterogen</w:t>
      </w:r>
      <w:r w:rsidR="006C489B">
        <w:t xml:space="preserve"> </w:t>
      </w:r>
      <w:r w:rsidR="006C489B">
        <w:fldChar w:fldCharType="begin"/>
      </w:r>
      <w:r w:rsidR="006C489B">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rsidR="006C489B">
        <w:fldChar w:fldCharType="separate"/>
      </w:r>
      <w:r w:rsidR="006C489B" w:rsidRPr="006C489B">
        <w:rPr>
          <w:rFonts w:cs="Times New Roman"/>
        </w:rPr>
        <w:t>(Fiddiyansyah et al., 2023)</w:t>
      </w:r>
      <w:r w:rsidR="006C489B">
        <w:fldChar w:fldCharType="end"/>
      </w:r>
      <w:r w:rsidRPr="00AF67BC">
        <w:t xml:space="preserve">. </w:t>
      </w:r>
      <w:r w:rsidRPr="00C73616">
        <w:rPr>
          <w:i/>
          <w:iCs/>
        </w:rPr>
        <w:t>Tensorflow</w:t>
      </w:r>
      <w:r w:rsidRPr="00AF67BC">
        <w:t xml:space="preserve"> menggunakan grafik aliran data untuk mewakili komputasi,</w:t>
      </w:r>
      <w:r w:rsidR="00C73616">
        <w:t xml:space="preserve"> </w:t>
      </w:r>
      <w:r w:rsidRPr="00AF67BC">
        <w:t>status bersama, dan operasi yang mengubah status tersebut.</w:t>
      </w:r>
      <w:r w:rsidR="00C73616">
        <w:t xml:space="preserve"> </w:t>
      </w:r>
      <w:r w:rsidRPr="00C73616">
        <w:rPr>
          <w:i/>
          <w:iCs/>
        </w:rPr>
        <w:t>Tensor</w:t>
      </w:r>
      <w:r w:rsidR="00C73616" w:rsidRPr="00C73616">
        <w:rPr>
          <w:i/>
          <w:iCs/>
        </w:rPr>
        <w:t>f</w:t>
      </w:r>
      <w:r w:rsidRPr="00C73616">
        <w:rPr>
          <w:i/>
          <w:iCs/>
        </w:rPr>
        <w:t>low</w:t>
      </w:r>
      <w:r w:rsidRPr="00AF67BC">
        <w:t xml:space="preserve"> merupakan salah satu perangkat lunak (</w:t>
      </w:r>
      <w:r w:rsidRPr="00C73616">
        <w:rPr>
          <w:i/>
          <w:iCs/>
        </w:rPr>
        <w:t>software library</w:t>
      </w:r>
      <w:r w:rsidRPr="00AF67BC">
        <w:t xml:space="preserve">) </w:t>
      </w:r>
      <w:r w:rsidRPr="00C73616">
        <w:rPr>
          <w:i/>
          <w:iCs/>
        </w:rPr>
        <w:t>open-source</w:t>
      </w:r>
      <w:r w:rsidRPr="00AF67BC">
        <w:t xml:space="preserve"> yang dikembangkan oleh </w:t>
      </w:r>
      <w:r w:rsidRPr="00C73616">
        <w:rPr>
          <w:i/>
          <w:iCs/>
        </w:rPr>
        <w:t>Google Brain Team</w:t>
      </w:r>
      <w:r w:rsidRPr="00AF67BC">
        <w:t xml:space="preserve"> untuk membangun dan melatih model </w:t>
      </w:r>
      <w:r w:rsidRPr="00C73616">
        <w:rPr>
          <w:i/>
          <w:iCs/>
        </w:rPr>
        <w:t>deep learning</w:t>
      </w:r>
      <w:r w:rsidRPr="00AF67BC">
        <w:t xml:space="preserve">. </w:t>
      </w:r>
      <w:r w:rsidRPr="00C73616">
        <w:rPr>
          <w:i/>
          <w:iCs/>
        </w:rPr>
        <w:t>Tensor</w:t>
      </w:r>
      <w:r w:rsidR="00C73616" w:rsidRPr="00C73616">
        <w:rPr>
          <w:i/>
          <w:iCs/>
        </w:rPr>
        <w:t>f</w:t>
      </w:r>
      <w:r w:rsidRPr="00C73616">
        <w:rPr>
          <w:i/>
          <w:iCs/>
        </w:rPr>
        <w:t>low</w:t>
      </w:r>
      <w:r w:rsidRPr="00AF67BC">
        <w:t xml:space="preserve"> memiliki </w:t>
      </w:r>
    </w:p>
    <w:p w14:paraId="3B9E9414" w14:textId="283FD4C7" w:rsidR="00805C05" w:rsidRDefault="00AF67BC" w:rsidP="00C003C7">
      <w:r w:rsidRPr="00AF67BC">
        <w:lastRenderedPageBreak/>
        <w:t>arsitektur yang fleksibel dan memungkinkan pengguna untuk membuat dan melatih model deep learning dengan berbagai jenis arsitektur dan data yang berbeda.</w:t>
      </w:r>
    </w:p>
    <w:p w14:paraId="30FC4345" w14:textId="77777777" w:rsidR="00AF67BC" w:rsidRPr="00805C05" w:rsidRDefault="00AF67BC" w:rsidP="00805C05"/>
    <w:p w14:paraId="5BEEC1D9" w14:textId="00BC909F" w:rsidR="00A80107" w:rsidRDefault="0074495B" w:rsidP="00A80107">
      <w:pPr>
        <w:pStyle w:val="Heading2"/>
        <w:numPr>
          <w:ilvl w:val="2"/>
          <w:numId w:val="3"/>
        </w:numPr>
        <w:rPr>
          <w:sz w:val="24"/>
          <w:szCs w:val="24"/>
        </w:rPr>
      </w:pPr>
      <w:bookmarkStart w:id="26" w:name="_Toc130610726"/>
      <w:r w:rsidRPr="00C73616">
        <w:rPr>
          <w:i/>
          <w:iCs/>
          <w:sz w:val="24"/>
          <w:szCs w:val="24"/>
        </w:rPr>
        <w:t>Convulational Neural Network</w:t>
      </w:r>
      <w:r w:rsidRPr="00A80107">
        <w:rPr>
          <w:sz w:val="24"/>
          <w:szCs w:val="24"/>
        </w:rPr>
        <w:t xml:space="preserve"> (C</w:t>
      </w:r>
      <w:r w:rsidR="00AF67BC">
        <w:rPr>
          <w:sz w:val="24"/>
          <w:szCs w:val="24"/>
        </w:rPr>
        <w:t>NN</w:t>
      </w:r>
      <w:r w:rsidRPr="00A80107">
        <w:rPr>
          <w:sz w:val="24"/>
          <w:szCs w:val="24"/>
        </w:rPr>
        <w:t>)</w:t>
      </w:r>
      <w:bookmarkEnd w:id="26"/>
    </w:p>
    <w:p w14:paraId="6070F925" w14:textId="3FE5DFB4" w:rsidR="00D64EE5" w:rsidRDefault="00D64EE5" w:rsidP="00D64EE5">
      <w:pPr>
        <w:ind w:firstLine="720"/>
      </w:pPr>
      <w:r w:rsidRPr="00C73616">
        <w:rPr>
          <w:i/>
          <w:iCs/>
        </w:rPr>
        <w:t>Convolutional Neural Network</w:t>
      </w:r>
      <w:r>
        <w:t xml:space="preserve"> (CNN) adalah salah satu jenis jaringan saraf tiruan (</w:t>
      </w:r>
      <w:r w:rsidRPr="00C73616">
        <w:rPr>
          <w:i/>
          <w:iCs/>
        </w:rPr>
        <w:t>artificial neural network</w:t>
      </w:r>
      <w:r>
        <w:t>) yang khusus digunakan untuk memproses data gambar dan video. CNN terdiri dari beberapa lapisan (</w:t>
      </w:r>
      <w:r w:rsidRPr="00C73616">
        <w:rPr>
          <w:i/>
          <w:iCs/>
        </w:rPr>
        <w:t>layer</w:t>
      </w:r>
      <w:r>
        <w:t>) yang masing-masing memiliki peran dan fungsi yang berbeda dalam proses pengenalan pola dan fitur pada data gambar</w:t>
      </w:r>
      <w:r w:rsidR="006C489B">
        <w:t xml:space="preserve"> </w:t>
      </w:r>
      <w:r w:rsidR="006C489B">
        <w:fldChar w:fldCharType="begin"/>
      </w:r>
      <w:r w:rsidR="006C489B">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rsidR="006C489B">
        <w:fldChar w:fldCharType="separate"/>
      </w:r>
      <w:r w:rsidR="006C489B" w:rsidRPr="006C489B">
        <w:rPr>
          <w:rFonts w:cs="Times New Roman"/>
        </w:rPr>
        <w:t>(Lesmana et al., 2022)</w:t>
      </w:r>
      <w:r w:rsidR="006C489B">
        <w:fldChar w:fldCharType="end"/>
      </w:r>
      <w:r w:rsidR="006C489B">
        <w:t>.</w:t>
      </w:r>
    </w:p>
    <w:p w14:paraId="1747F812" w14:textId="16D36539" w:rsidR="00805C05" w:rsidRDefault="00D64EE5" w:rsidP="00D64EE5">
      <w:r>
        <w:t>Beberapa konsep penting dalam CNN adalah sebagai berikut:</w:t>
      </w:r>
    </w:p>
    <w:p w14:paraId="57937015" w14:textId="77777777" w:rsidR="00D64EE5" w:rsidRPr="00C73616" w:rsidRDefault="00D64EE5" w:rsidP="00D64EE5">
      <w:pPr>
        <w:pStyle w:val="ListParagraph"/>
        <w:numPr>
          <w:ilvl w:val="3"/>
          <w:numId w:val="3"/>
        </w:numPr>
        <w:rPr>
          <w:i/>
          <w:iCs/>
        </w:rPr>
      </w:pPr>
      <w:r w:rsidRPr="00C73616">
        <w:rPr>
          <w:i/>
          <w:iCs/>
        </w:rPr>
        <w:t>Multinasional Layer</w:t>
      </w:r>
    </w:p>
    <w:p w14:paraId="4E3FBF34" w14:textId="77777777" w:rsidR="00D64EE5" w:rsidRDefault="00D64EE5" w:rsidP="00D64EE5">
      <w:r w:rsidRPr="00C73616">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7E97051B" w14:textId="77777777" w:rsidR="00D64EE5" w:rsidRDefault="00D64EE5" w:rsidP="00D64EE5">
      <w:pPr>
        <w:pStyle w:val="ListParagraph"/>
        <w:numPr>
          <w:ilvl w:val="3"/>
          <w:numId w:val="3"/>
        </w:numPr>
      </w:pPr>
      <w:r>
        <w:t xml:space="preserve"> Pooling Layer</w:t>
      </w:r>
    </w:p>
    <w:p w14:paraId="02ABC723" w14:textId="77777777" w:rsidR="00D64EE5" w:rsidRDefault="00D64EE5" w:rsidP="00D64EE5">
      <w:r>
        <w:t xml:space="preserve">Pooling Layer bertugas untuk mengurangi dimensi pada data gambar dengan melakukan operasi </w:t>
      </w:r>
      <w:r w:rsidRPr="00C73616">
        <w:rPr>
          <w:i/>
          <w:iCs/>
        </w:rPr>
        <w:t>pooling</w:t>
      </w:r>
      <w:r>
        <w:t xml:space="preserve">, seperti </w:t>
      </w:r>
      <w:r w:rsidRPr="00C73616">
        <w:rPr>
          <w:i/>
          <w:iCs/>
        </w:rPr>
        <w:t>max pooling</w:t>
      </w:r>
      <w:r>
        <w:t xml:space="preserve"> atau </w:t>
      </w:r>
      <w:r w:rsidRPr="00C73616">
        <w:rPr>
          <w:i/>
          <w:iCs/>
        </w:rPr>
        <w:t>average pooling</w:t>
      </w:r>
      <w:r>
        <w:t xml:space="preserve">. Operasi ini dilakukan dengan memilih nilai terbesar atau rata-rata pada area tertentu dari data gambar. Tujuannya adalah untuk mengurangi jumlah parameter pada model dan mempercepat proses </w:t>
      </w:r>
      <w:r w:rsidRPr="00C73616">
        <w:rPr>
          <w:i/>
          <w:iCs/>
        </w:rPr>
        <w:t>training</w:t>
      </w:r>
      <w:r>
        <w:t>.</w:t>
      </w:r>
    </w:p>
    <w:p w14:paraId="1303339A" w14:textId="77777777" w:rsidR="00D64EE5" w:rsidRPr="00C73616" w:rsidRDefault="00D64EE5" w:rsidP="00D64EE5">
      <w:pPr>
        <w:pStyle w:val="ListParagraph"/>
        <w:numPr>
          <w:ilvl w:val="3"/>
          <w:numId w:val="3"/>
        </w:numPr>
        <w:rPr>
          <w:i/>
          <w:iCs/>
        </w:rPr>
      </w:pPr>
      <w:r>
        <w:t xml:space="preserve"> </w:t>
      </w:r>
      <w:r w:rsidRPr="00C73616">
        <w:rPr>
          <w:i/>
          <w:iCs/>
        </w:rPr>
        <w:t>Fully-Connected Layer</w:t>
      </w:r>
    </w:p>
    <w:p w14:paraId="7CDF6306" w14:textId="77777777" w:rsidR="00D64EE5" w:rsidRDefault="00D64EE5" w:rsidP="00D64EE5">
      <w:r w:rsidRPr="00C73616">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sidRPr="00C73616">
        <w:rPr>
          <w:i/>
          <w:iCs/>
        </w:rPr>
        <w:t>softmax</w:t>
      </w:r>
      <w:r>
        <w:t xml:space="preserve"> atau </w:t>
      </w:r>
      <w:r w:rsidRPr="00330CD2">
        <w:rPr>
          <w:i/>
          <w:iCs/>
        </w:rPr>
        <w:t>sigmoid</w:t>
      </w:r>
      <w:r>
        <w:t xml:space="preserve"> untuk menghasilkan probabilitas pada setiap kelas.</w:t>
      </w:r>
    </w:p>
    <w:p w14:paraId="20E6EA59" w14:textId="77777777" w:rsidR="00D64EE5" w:rsidRPr="00330CD2" w:rsidRDefault="00D64EE5" w:rsidP="00D64EE5">
      <w:pPr>
        <w:pStyle w:val="ListParagraph"/>
        <w:numPr>
          <w:ilvl w:val="3"/>
          <w:numId w:val="3"/>
        </w:numPr>
        <w:rPr>
          <w:i/>
          <w:iCs/>
        </w:rPr>
      </w:pPr>
      <w:r w:rsidRPr="00330CD2">
        <w:rPr>
          <w:i/>
          <w:iCs/>
        </w:rPr>
        <w:t>Activation Function</w:t>
      </w:r>
    </w:p>
    <w:p w14:paraId="55B913E6" w14:textId="77777777" w:rsidR="00D64EE5" w:rsidRDefault="00D64EE5" w:rsidP="00D64EE5">
      <w:r w:rsidRPr="00330CD2">
        <w:rPr>
          <w:i/>
          <w:iCs/>
        </w:rPr>
        <w:t>Activation Function</w:t>
      </w:r>
      <w:r>
        <w:t xml:space="preserve"> adalah fungsi matematika yang digunakan untuk menambahkan </w:t>
      </w:r>
      <w:r w:rsidRPr="00330CD2">
        <w:rPr>
          <w:i/>
          <w:iCs/>
        </w:rPr>
        <w:t>non-linearitas</w:t>
      </w:r>
      <w:r>
        <w:t xml:space="preserve"> pada model CNN. Fungsi ini diterapkan pada setiap </w:t>
      </w:r>
      <w:r>
        <w:lastRenderedPageBreak/>
        <w:t xml:space="preserve">neuron pada lapisan CNN, sehingga memungkinkan model untuk mempelajari hubungan </w:t>
      </w:r>
      <w:r w:rsidRPr="00330CD2">
        <w:rPr>
          <w:i/>
          <w:iCs/>
        </w:rPr>
        <w:t>non-linear</w:t>
      </w:r>
      <w:r>
        <w:t xml:space="preserve"> antara fitur-fitur pada data gambar.</w:t>
      </w:r>
    </w:p>
    <w:p w14:paraId="383D47E8" w14:textId="77777777" w:rsidR="00D64EE5" w:rsidRPr="00330CD2" w:rsidRDefault="00D64EE5" w:rsidP="00D64EE5">
      <w:pPr>
        <w:pStyle w:val="ListParagraph"/>
        <w:numPr>
          <w:ilvl w:val="3"/>
          <w:numId w:val="3"/>
        </w:numPr>
        <w:rPr>
          <w:i/>
          <w:iCs/>
        </w:rPr>
      </w:pPr>
      <w:r w:rsidRPr="00330CD2">
        <w:rPr>
          <w:i/>
          <w:iCs/>
        </w:rPr>
        <w:t>Loss Function</w:t>
      </w:r>
    </w:p>
    <w:p w14:paraId="46DEF913" w14:textId="5E317E49" w:rsidR="00D64EE5" w:rsidRDefault="00D64EE5" w:rsidP="00D64EE5">
      <w:r w:rsidRPr="00330CD2">
        <w:rPr>
          <w:i/>
          <w:iCs/>
        </w:rPr>
        <w:t>Loss Function</w:t>
      </w:r>
      <w:r>
        <w:t xml:space="preserve"> adalah fungsi matematika yang digunakan untuk menghitung kesalahan (</w:t>
      </w:r>
      <w:r w:rsidRPr="00330CD2">
        <w:rPr>
          <w:i/>
          <w:iCs/>
        </w:rPr>
        <w:t>error</w:t>
      </w:r>
      <w:r>
        <w:t xml:space="preserve">) antara hasil prediksi dan label sebenarnya pada data gambar. </w:t>
      </w:r>
      <w:r w:rsidRPr="00330CD2">
        <w:rPr>
          <w:i/>
          <w:iCs/>
        </w:rPr>
        <w:t>Loss Function</w:t>
      </w:r>
      <w:r>
        <w:t xml:space="preserve"> ini akan menjadi acuan bagi model untuk mengoptimalkan parameter pada setiap lapisan, sehingga dapat memperbaiki performa model pada setiap </w:t>
      </w:r>
      <w:r w:rsidR="00330CD2">
        <w:t>l</w:t>
      </w:r>
      <w:r>
        <w:t xml:space="preserve">iterasi </w:t>
      </w:r>
      <w:r w:rsidRPr="00330CD2">
        <w:rPr>
          <w:i/>
          <w:iCs/>
        </w:rPr>
        <w:t>training</w:t>
      </w:r>
      <w:r>
        <w:t>.</w:t>
      </w:r>
    </w:p>
    <w:p w14:paraId="2BC6A1AB" w14:textId="261124FE" w:rsidR="004015ED" w:rsidRDefault="004015ED" w:rsidP="004015ED">
      <w:pPr>
        <w:jc w:val="center"/>
      </w:pPr>
      <w:r>
        <w:rPr>
          <w:noProof/>
        </w:rPr>
        <w:drawing>
          <wp:inline distT="0" distB="0" distL="0" distR="0" wp14:anchorId="270744E9" wp14:editId="5CEB7230">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2590800" cy="6121400"/>
                    </a:xfrm>
                    <a:prstGeom prst="rect">
                      <a:avLst/>
                    </a:prstGeom>
                  </pic:spPr>
                </pic:pic>
              </a:graphicData>
            </a:graphic>
          </wp:inline>
        </w:drawing>
      </w:r>
    </w:p>
    <w:p w14:paraId="7AC4E4EF" w14:textId="2062739E" w:rsidR="004015ED" w:rsidRDefault="004015ED" w:rsidP="004015ED">
      <w:pPr>
        <w:pStyle w:val="Igambar"/>
      </w:pPr>
      <w:bookmarkStart w:id="27" w:name="_Toc130611640"/>
      <w:r>
        <w:t>Gambar 2.1. Flowchart Rancangan</w:t>
      </w:r>
      <w:bookmarkEnd w:id="27"/>
    </w:p>
    <w:p w14:paraId="12349D24" w14:textId="7C05C910" w:rsidR="00561197" w:rsidRDefault="00561197" w:rsidP="00561197">
      <w:pPr>
        <w:pStyle w:val="Heading2"/>
        <w:numPr>
          <w:ilvl w:val="1"/>
          <w:numId w:val="3"/>
        </w:numPr>
      </w:pPr>
      <w:bookmarkStart w:id="28" w:name="_Toc130610727"/>
      <w:r>
        <w:lastRenderedPageBreak/>
        <w:t>Penelitian Relevan</w:t>
      </w:r>
      <w:bookmarkEnd w:id="28"/>
    </w:p>
    <w:p w14:paraId="04FF6A7F" w14:textId="0E2CC8FA" w:rsidR="0023534B" w:rsidRDefault="00805C05" w:rsidP="00805C05">
      <w:pPr>
        <w:pStyle w:val="Heading2"/>
        <w:numPr>
          <w:ilvl w:val="2"/>
          <w:numId w:val="3"/>
        </w:numPr>
        <w:rPr>
          <w:sz w:val="24"/>
          <w:szCs w:val="24"/>
        </w:rPr>
      </w:pPr>
      <w:bookmarkStart w:id="29" w:name="_Toc130610728"/>
      <w:r w:rsidRPr="00805C05">
        <w:rPr>
          <w:sz w:val="24"/>
          <w:szCs w:val="24"/>
        </w:rPr>
        <w:t>Jurnal oleh</w:t>
      </w:r>
      <w:r w:rsidR="007C2033">
        <w:rPr>
          <w:sz w:val="24"/>
          <w:szCs w:val="24"/>
        </w:rPr>
        <w:t xml:space="preserve"> </w:t>
      </w:r>
      <w:r w:rsidR="007C2033" w:rsidRPr="007C2033">
        <w:rPr>
          <w:sz w:val="24"/>
          <w:szCs w:val="24"/>
        </w:rPr>
        <w:t xml:space="preserve">Setyaningsih, E. R., </w:t>
      </w:r>
      <w:r w:rsidR="007C2033">
        <w:rPr>
          <w:sz w:val="24"/>
          <w:szCs w:val="24"/>
        </w:rPr>
        <w:t>dan</w:t>
      </w:r>
      <w:r w:rsidR="007C2033" w:rsidRPr="007C2033">
        <w:rPr>
          <w:sz w:val="24"/>
          <w:szCs w:val="24"/>
        </w:rPr>
        <w:t xml:space="preserve"> Edy, M. S. </w:t>
      </w:r>
      <w:r w:rsidR="00293354">
        <w:rPr>
          <w:sz w:val="24"/>
          <w:szCs w:val="24"/>
        </w:rPr>
        <w:t xml:space="preserve">Tahun </w:t>
      </w:r>
      <w:r w:rsidR="007C2033" w:rsidRPr="007C2033">
        <w:rPr>
          <w:sz w:val="24"/>
          <w:szCs w:val="24"/>
        </w:rPr>
        <w:t>2022</w:t>
      </w:r>
      <w:bookmarkEnd w:id="29"/>
    </w:p>
    <w:p w14:paraId="14251B70" w14:textId="46652803" w:rsidR="00293354" w:rsidRDefault="00293354" w:rsidP="00293354">
      <w:pPr>
        <w:ind w:firstLine="720"/>
      </w:pPr>
      <w:r>
        <w:t xml:space="preserve">Berdasarkan jurnah ilmiah yang judul </w:t>
      </w:r>
      <w:r w:rsidRPr="0075270A">
        <w:rPr>
          <w:i/>
          <w:iCs/>
        </w:rPr>
        <w:t>YOLOv4</w:t>
      </w:r>
      <w:r w:rsidRPr="00293354">
        <w:t xml:space="preserve"> dan </w:t>
      </w:r>
      <w:r w:rsidR="00494139" w:rsidRPr="0075270A">
        <w:rPr>
          <w:i/>
          <w:iCs/>
        </w:rPr>
        <w:t xml:space="preserve">mask </w:t>
      </w:r>
      <w:r w:rsidRPr="0075270A">
        <w:rPr>
          <w:i/>
          <w:iCs/>
        </w:rPr>
        <w:t>R-CNN</w:t>
      </w:r>
      <w:r w:rsidRPr="00293354">
        <w:t xml:space="preserve"> </w:t>
      </w:r>
      <w:r w:rsidR="00494139" w:rsidRPr="00293354">
        <w:t>untuk deteksi kerusakan pada karung</w:t>
      </w:r>
      <w:r w:rsidR="006C489B">
        <w:t xml:space="preserve"> </w:t>
      </w:r>
      <w:r w:rsidR="006C489B">
        <w:fldChar w:fldCharType="begin"/>
      </w:r>
      <w:r w:rsidR="006C489B">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rsidR="006C489B">
        <w:fldChar w:fldCharType="separate"/>
      </w:r>
      <w:r w:rsidR="006C489B" w:rsidRPr="006C489B">
        <w:rPr>
          <w:rFonts w:cs="Times New Roman"/>
        </w:rPr>
        <w:t>(Setyaningsih &amp; Edy, 2022)</w:t>
      </w:r>
      <w:r w:rsidR="006C489B">
        <w:fldChar w:fldCharType="end"/>
      </w:r>
      <w:r w:rsidR="006C489B">
        <w:t xml:space="preserve">. </w:t>
      </w:r>
      <w:r>
        <w:t xml:space="preserve">Penelitian ini bertujuan untuk mengembangkan model deteksi kerusakan pada karung komoditi menggunakan dua model </w:t>
      </w:r>
      <w:r w:rsidRPr="0075270A">
        <w:rPr>
          <w:i/>
          <w:iCs/>
        </w:rPr>
        <w:t>deep learning</w:t>
      </w:r>
      <w:r>
        <w:t xml:space="preserve">, </w:t>
      </w:r>
      <w:r w:rsidRPr="0075270A">
        <w:rPr>
          <w:i/>
          <w:iCs/>
        </w:rPr>
        <w:t>yaitu YOLOv4</w:t>
      </w:r>
      <w:r>
        <w:t xml:space="preserve"> dan </w:t>
      </w:r>
      <w:r w:rsidRPr="0075270A">
        <w:rPr>
          <w:i/>
          <w:iCs/>
        </w:rPr>
        <w:t>Mask R-CNN</w:t>
      </w:r>
      <w:r>
        <w:t>. Penulis menggunakan dataset yang terdiri dari gambar karung komoditi dengan kerusakan seperti robek, bolong, dan bercak. Berikut adalah tahapan-tahapan training model:</w:t>
      </w:r>
    </w:p>
    <w:p w14:paraId="6BDE1381" w14:textId="4D3CAA48" w:rsidR="0075270A" w:rsidRDefault="0075270A" w:rsidP="0075270A">
      <w:pPr>
        <w:pStyle w:val="ListParagraph"/>
        <w:numPr>
          <w:ilvl w:val="0"/>
          <w:numId w:val="5"/>
        </w:numPr>
      </w:pPr>
      <w:r>
        <w:t xml:space="preserve">Pra-pemrosesan </w:t>
      </w:r>
      <w:r w:rsidRPr="0075270A">
        <w:rPr>
          <w:i/>
          <w:iCs/>
        </w:rPr>
        <w:t>dataset</w:t>
      </w:r>
      <w:r>
        <w:t xml:space="preserve">: Data diatur menjadi bentuk yang sesuai dengan model </w:t>
      </w:r>
      <w:r w:rsidRPr="0075270A">
        <w:rPr>
          <w:i/>
          <w:iCs/>
        </w:rPr>
        <w:t>YOLOv4</w:t>
      </w:r>
      <w:r>
        <w:t>.</w:t>
      </w:r>
    </w:p>
    <w:p w14:paraId="419F2091" w14:textId="37C8A8B3" w:rsidR="0075270A" w:rsidRDefault="0075270A" w:rsidP="0075270A">
      <w:pPr>
        <w:pStyle w:val="ListParagraph"/>
        <w:numPr>
          <w:ilvl w:val="0"/>
          <w:numId w:val="5"/>
        </w:numPr>
      </w:pPr>
      <w:r>
        <w:t xml:space="preserve">Pelatihan model: Model </w:t>
      </w:r>
      <w:r w:rsidRPr="0075270A">
        <w:rPr>
          <w:i/>
          <w:iCs/>
        </w:rPr>
        <w:t>YOLOv4</w:t>
      </w:r>
      <w:r>
        <w:t xml:space="preserve"> dilatih dengan data pelatihan menggunakan algoritma </w:t>
      </w:r>
      <w:r w:rsidRPr="0075270A">
        <w:rPr>
          <w:i/>
          <w:iCs/>
        </w:rPr>
        <w:t>Stochastic Gradient Descent</w:t>
      </w:r>
      <w:r>
        <w:t xml:space="preserve"> (SGD) dengan </w:t>
      </w:r>
      <w:r w:rsidRPr="0075270A">
        <w:rPr>
          <w:i/>
          <w:iCs/>
        </w:rPr>
        <w:t>learning rate</w:t>
      </w:r>
      <w:r>
        <w:t xml:space="preserve"> sebesar 0,001, momentum sebesar 0,9, dan </w:t>
      </w:r>
      <w:r w:rsidRPr="0075270A">
        <w:rPr>
          <w:i/>
          <w:iCs/>
        </w:rPr>
        <w:t>weight decay</w:t>
      </w:r>
      <w:r>
        <w:t xml:space="preserve"> sebesar 0,0005. Pelatihan dilakukan selama 5000 </w:t>
      </w:r>
      <w:r w:rsidRPr="0075270A">
        <w:rPr>
          <w:i/>
          <w:iCs/>
        </w:rPr>
        <w:t>epoch</w:t>
      </w:r>
      <w:r>
        <w:t xml:space="preserve"> dengan </w:t>
      </w:r>
      <w:r w:rsidRPr="0075270A">
        <w:rPr>
          <w:i/>
          <w:iCs/>
        </w:rPr>
        <w:t>batch size</w:t>
      </w:r>
      <w:r>
        <w:t xml:space="preserve"> sebesar 4.</w:t>
      </w:r>
    </w:p>
    <w:p w14:paraId="44338050" w14:textId="2D8F9049" w:rsidR="00293354" w:rsidRDefault="0075270A" w:rsidP="0075270A">
      <w:pPr>
        <w:pStyle w:val="ListParagraph"/>
        <w:numPr>
          <w:ilvl w:val="0"/>
          <w:numId w:val="5"/>
        </w:numPr>
      </w:pPr>
      <w:r>
        <w:t xml:space="preserve">Evaluasi model: Model </w:t>
      </w:r>
      <w:r w:rsidRPr="0075270A">
        <w:rPr>
          <w:i/>
          <w:iCs/>
        </w:rPr>
        <w:t>YOLOv4</w:t>
      </w:r>
      <w:r>
        <w:t xml:space="preserve"> dievaluasi menggunakan metrik </w:t>
      </w:r>
      <w:r w:rsidRPr="0075270A">
        <w:rPr>
          <w:i/>
          <w:iCs/>
        </w:rPr>
        <w:t>Average Precision</w:t>
      </w:r>
      <w:r>
        <w:t xml:space="preserve"> (AP) dengan </w:t>
      </w:r>
      <w:r w:rsidRPr="0075270A">
        <w:t>IoU</w:t>
      </w:r>
      <w:r>
        <w:t xml:space="preserve"> (</w:t>
      </w:r>
      <w:r w:rsidRPr="0075270A">
        <w:rPr>
          <w:i/>
          <w:iCs/>
        </w:rPr>
        <w:t>Intersection over Union</w:t>
      </w:r>
      <w:r>
        <w:t xml:space="preserve">) </w:t>
      </w:r>
      <w:r w:rsidRPr="0075270A">
        <w:rPr>
          <w:i/>
          <w:iCs/>
        </w:rPr>
        <w:t>threshold</w:t>
      </w:r>
      <w:r>
        <w:t xml:space="preserve"> sebesar 0,5.</w:t>
      </w:r>
    </w:p>
    <w:p w14:paraId="7848E348" w14:textId="779EFDCF" w:rsidR="00EC7AEC" w:rsidRDefault="00293354" w:rsidP="0075270A">
      <w:pPr>
        <w:ind w:firstLine="720"/>
      </w:pPr>
      <w:r>
        <w:t xml:space="preserve">Hasil eksperimen menunjukkan bahwa kedua model </w:t>
      </w:r>
      <w:r w:rsidRPr="0075270A">
        <w:rPr>
          <w:i/>
          <w:iCs/>
        </w:rPr>
        <w:t>deep learning</w:t>
      </w:r>
      <w:r>
        <w:t xml:space="preserve"> dapat digunakan untuk deteksi kerusakan pada karung komoditi. Model </w:t>
      </w:r>
      <w:r w:rsidRPr="0075270A">
        <w:rPr>
          <w:i/>
          <w:iCs/>
        </w:rPr>
        <w:t xml:space="preserve">YOLOv4 </w:t>
      </w:r>
      <w:r>
        <w:t xml:space="preserve">mencapai akurasi deteksi sebesar 96,71%, sementara Model </w:t>
      </w:r>
      <w:r w:rsidRPr="0075270A">
        <w:rPr>
          <w:i/>
          <w:iCs/>
        </w:rPr>
        <w:t>Mask R-CNN</w:t>
      </w:r>
      <w:r>
        <w:t xml:space="preserve"> mencapai akurasi deteksi sebesar 97,06%. Namun, Model </w:t>
      </w:r>
      <w:r w:rsidRPr="0075270A">
        <w:rPr>
          <w:i/>
          <w:iCs/>
        </w:rPr>
        <w:t>Mask R-CNN</w:t>
      </w:r>
      <w:r>
        <w:t xml:space="preserve"> memerlukan waktu komputasi yang lebih lama dibandingkan dengan Model </w:t>
      </w:r>
      <w:r w:rsidRPr="0075270A">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sidRPr="0075270A">
        <w:rPr>
          <w:i/>
          <w:iCs/>
        </w:rPr>
        <w:t>deep learning</w:t>
      </w:r>
      <w:r>
        <w:t xml:space="preserve"> yang populer dalam deteksi objek, yaitu </w:t>
      </w:r>
      <w:r w:rsidRPr="0075270A">
        <w:rPr>
          <w:i/>
          <w:iCs/>
        </w:rPr>
        <w:t>YOLOv4</w:t>
      </w:r>
      <w:r>
        <w:t xml:space="preserve"> dan </w:t>
      </w:r>
      <w:r w:rsidRPr="0075270A">
        <w:rPr>
          <w:i/>
          <w:iCs/>
        </w:rPr>
        <w:t>Mask R-CNN</w:t>
      </w:r>
      <w:r>
        <w:t>, yang dapat membantu peneliti dan praktisi dalam memilih model yang tepat untuk tugas deteksi objek yang serupa.</w:t>
      </w:r>
    </w:p>
    <w:p w14:paraId="297BF55F" w14:textId="77777777" w:rsidR="0075270A" w:rsidRPr="00EC7AEC" w:rsidRDefault="0075270A" w:rsidP="0075270A">
      <w:pPr>
        <w:ind w:firstLine="720"/>
      </w:pPr>
    </w:p>
    <w:p w14:paraId="28488929" w14:textId="45401971" w:rsidR="00805C05" w:rsidRDefault="00805C05" w:rsidP="00805C05">
      <w:pPr>
        <w:pStyle w:val="Heading2"/>
        <w:numPr>
          <w:ilvl w:val="2"/>
          <w:numId w:val="3"/>
        </w:numPr>
        <w:rPr>
          <w:sz w:val="24"/>
          <w:szCs w:val="24"/>
        </w:rPr>
      </w:pPr>
      <w:bookmarkStart w:id="30" w:name="_Toc130610729"/>
      <w:r w:rsidRPr="00805C05">
        <w:rPr>
          <w:sz w:val="24"/>
          <w:szCs w:val="24"/>
        </w:rPr>
        <w:t>Jurnal oleh</w:t>
      </w:r>
      <w:r w:rsidR="007C2033">
        <w:rPr>
          <w:sz w:val="24"/>
          <w:szCs w:val="24"/>
        </w:rPr>
        <w:t xml:space="preserve"> </w:t>
      </w:r>
      <w:r w:rsidR="007C2033" w:rsidRPr="007C2033">
        <w:rPr>
          <w:sz w:val="24"/>
          <w:szCs w:val="24"/>
        </w:rPr>
        <w:t xml:space="preserve">Setiawan, </w:t>
      </w:r>
      <w:r w:rsidR="006C489B">
        <w:rPr>
          <w:sz w:val="24"/>
          <w:szCs w:val="24"/>
        </w:rPr>
        <w:t>DKk</w:t>
      </w:r>
      <w:r w:rsidR="00293354">
        <w:rPr>
          <w:sz w:val="24"/>
          <w:szCs w:val="24"/>
        </w:rPr>
        <w:t xml:space="preserve"> Tahun</w:t>
      </w:r>
      <w:r w:rsidR="007C2033" w:rsidRPr="007C2033">
        <w:rPr>
          <w:sz w:val="24"/>
          <w:szCs w:val="24"/>
        </w:rPr>
        <w:t xml:space="preserve"> 2020</w:t>
      </w:r>
      <w:bookmarkEnd w:id="30"/>
    </w:p>
    <w:p w14:paraId="66138E64" w14:textId="08AC5E93" w:rsidR="006D3CB9" w:rsidRDefault="00494139" w:rsidP="006D3CB9">
      <w:pPr>
        <w:ind w:firstLine="720"/>
      </w:pPr>
      <w:r>
        <w:t>Berjudul p</w:t>
      </w:r>
      <w:r w:rsidRPr="006D3CB9">
        <w:t xml:space="preserve">endeteksian kerusakan kemasan makanan menggunakan </w:t>
      </w:r>
      <w:r w:rsidRPr="006D3CB9">
        <w:rPr>
          <w:i/>
          <w:iCs/>
        </w:rPr>
        <w:t>tensorflow</w:t>
      </w:r>
      <w:r w:rsidRPr="006D3CB9">
        <w:t xml:space="preserve"> dan </w:t>
      </w:r>
      <w:r w:rsidRPr="006D3CB9">
        <w:rPr>
          <w:i/>
          <w:iCs/>
        </w:rPr>
        <w:t>convolutional neural network</w:t>
      </w:r>
      <w:r>
        <w:t xml:space="preserve"> </w:t>
      </w:r>
      <w:r w:rsidR="006D3CB9" w:rsidRPr="006D3CB9">
        <w:t>(Setiawan et al., 2020)</w:t>
      </w:r>
      <w:r w:rsidR="006D3CB9">
        <w:t xml:space="preserve">. Dalam </w:t>
      </w:r>
      <w:r w:rsidR="006D3CB9">
        <w:lastRenderedPageBreak/>
        <w:t xml:space="preserve">penelitian terdapat 3 tahapan utama dalam pengembangan model deteksi dan klasifikasi cacat pada kemasan kaleng menggunakan </w:t>
      </w:r>
      <w:r w:rsidR="006D3CB9" w:rsidRPr="006D3CB9">
        <w:rPr>
          <w:i/>
          <w:iCs/>
        </w:rPr>
        <w:t>Convolutional Neural Network</w:t>
      </w:r>
      <w:r w:rsidR="006D3CB9">
        <w:t xml:space="preserve"> (CNN), yaitu:</w:t>
      </w:r>
    </w:p>
    <w:p w14:paraId="174A911A" w14:textId="5C44BD9F" w:rsidR="006D3CB9" w:rsidRDefault="006D3CB9" w:rsidP="006D3CB9">
      <w:pPr>
        <w:pStyle w:val="ListParagraph"/>
        <w:numPr>
          <w:ilvl w:val="0"/>
          <w:numId w:val="5"/>
        </w:numPr>
      </w:pPr>
      <w:r>
        <w:t xml:space="preserve">Pengumpulan data dan </w:t>
      </w:r>
      <w:r w:rsidRPr="006D3CB9">
        <w:rPr>
          <w:i/>
          <w:iCs/>
        </w:rPr>
        <w:t>preprocessing</w:t>
      </w:r>
    </w:p>
    <w:p w14:paraId="22AD4387" w14:textId="77777777" w:rsidR="006D3CB9" w:rsidRDefault="006D3CB9" w:rsidP="006D3CB9">
      <w:r>
        <w:t xml:space="preserve">Dataset yang digunakan terdiri dari 1200 gambar kemasan kaleng yang terdiri dari tiga jenis cacat, yaitu retak, penyok, dan keriput. Gambar-gambar tersebut diproses dengan melakukan augmentasi data seperti </w:t>
      </w:r>
      <w:r w:rsidRPr="006D3CB9">
        <w:rPr>
          <w:i/>
          <w:iCs/>
        </w:rPr>
        <w:t>flipping, rotation,</w:t>
      </w:r>
      <w:r>
        <w:t xml:space="preserve"> dan </w:t>
      </w:r>
      <w:r w:rsidRPr="006D3CB9">
        <w:rPr>
          <w:i/>
          <w:iCs/>
        </w:rPr>
        <w:t>zooming</w:t>
      </w:r>
      <w:r>
        <w:t xml:space="preserve"> untuk meningkatkan variasi data.</w:t>
      </w:r>
    </w:p>
    <w:p w14:paraId="6C04448B" w14:textId="489AECBD" w:rsidR="006D3CB9" w:rsidRDefault="006D3CB9" w:rsidP="006D3CB9">
      <w:pPr>
        <w:pStyle w:val="ListParagraph"/>
        <w:numPr>
          <w:ilvl w:val="0"/>
          <w:numId w:val="5"/>
        </w:numPr>
      </w:pPr>
      <w:r w:rsidRPr="006D3CB9">
        <w:rPr>
          <w:i/>
          <w:iCs/>
        </w:rPr>
        <w:t>Training model</w:t>
      </w:r>
      <w:r>
        <w:t xml:space="preserve"> CNN</w:t>
      </w:r>
    </w:p>
    <w:p w14:paraId="7AC672AB" w14:textId="77777777" w:rsidR="006D3CB9" w:rsidRDefault="006D3CB9" w:rsidP="006D3CB9">
      <w:r>
        <w:t xml:space="preserve">Model CNN dikembangkan dengan menggunakan arsitektur </w:t>
      </w:r>
      <w:r w:rsidRPr="006D3CB9">
        <w:rPr>
          <w:i/>
          <w:iCs/>
        </w:rPr>
        <w:t>Convolutional Neural Network</w:t>
      </w:r>
      <w:r>
        <w:t xml:space="preserve"> (CNN) yang terdiri dari 6 layer, yaitu </w:t>
      </w:r>
      <w:r w:rsidRPr="006D3CB9">
        <w:rPr>
          <w:i/>
          <w:iCs/>
        </w:rPr>
        <w:t>Convolutional Layer, Maxpooling Layer, Batch Normalization Layer, Dropout Layer, Flatten Layer,</w:t>
      </w:r>
      <w:r>
        <w:t xml:space="preserve"> dan </w:t>
      </w:r>
      <w:r w:rsidRPr="006D3CB9">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A29F2CC" w14:textId="5C4C7114" w:rsidR="006D3CB9" w:rsidRDefault="006D3CB9" w:rsidP="006D3CB9">
      <w:pPr>
        <w:pStyle w:val="ListParagraph"/>
        <w:numPr>
          <w:ilvl w:val="0"/>
          <w:numId w:val="5"/>
        </w:numPr>
      </w:pPr>
      <w:r>
        <w:t>Evaluasi model CNN</w:t>
      </w:r>
    </w:p>
    <w:p w14:paraId="26544C82" w14:textId="77777777" w:rsidR="006D3CB9" w:rsidRDefault="006D3CB9" w:rsidP="006D3CB9">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156D1C20" w14:textId="59A8E5FC" w:rsidR="00EC7AEC" w:rsidRDefault="006D3CB9" w:rsidP="006D3CB9">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06F92691" w14:textId="77777777" w:rsidR="00C85AF1" w:rsidRPr="00EC7AEC" w:rsidRDefault="00C85AF1" w:rsidP="006D3CB9">
      <w:pPr>
        <w:ind w:firstLine="720"/>
      </w:pPr>
    </w:p>
    <w:p w14:paraId="254164DF" w14:textId="6D5B669E" w:rsidR="00805C05" w:rsidRDefault="00805C05" w:rsidP="00805C05">
      <w:pPr>
        <w:pStyle w:val="Heading2"/>
        <w:numPr>
          <w:ilvl w:val="2"/>
          <w:numId w:val="3"/>
        </w:numPr>
        <w:rPr>
          <w:sz w:val="24"/>
          <w:szCs w:val="24"/>
        </w:rPr>
      </w:pPr>
      <w:bookmarkStart w:id="31" w:name="_Toc130610730"/>
      <w:r w:rsidRPr="00805C05">
        <w:rPr>
          <w:sz w:val="24"/>
          <w:szCs w:val="24"/>
        </w:rPr>
        <w:t>Jurnal oleh</w:t>
      </w:r>
      <w:r w:rsidR="007C2033">
        <w:rPr>
          <w:sz w:val="24"/>
          <w:szCs w:val="24"/>
        </w:rPr>
        <w:t xml:space="preserve"> </w:t>
      </w:r>
      <w:r w:rsidR="007C2033" w:rsidRPr="007C2033">
        <w:rPr>
          <w:sz w:val="24"/>
          <w:szCs w:val="24"/>
        </w:rPr>
        <w:t xml:space="preserve">Tiara Sari dan Haryatmi </w:t>
      </w:r>
      <w:r w:rsidR="00293354">
        <w:rPr>
          <w:sz w:val="24"/>
          <w:szCs w:val="24"/>
        </w:rPr>
        <w:t xml:space="preserve">Tahun </w:t>
      </w:r>
      <w:r w:rsidR="007C2033" w:rsidRPr="007C2033">
        <w:rPr>
          <w:sz w:val="24"/>
          <w:szCs w:val="24"/>
        </w:rPr>
        <w:t>2021</w:t>
      </w:r>
      <w:bookmarkEnd w:id="31"/>
    </w:p>
    <w:p w14:paraId="21A8050E" w14:textId="7F205BD7" w:rsidR="00B24FFA" w:rsidRDefault="006C489B" w:rsidP="004015ED">
      <w:pPr>
        <w:ind w:firstLine="720"/>
      </w:pPr>
      <w:r>
        <w:t xml:space="preserve">Berdasarkan jurnah ilmiah </w:t>
      </w:r>
      <w:r w:rsidR="00B24FFA">
        <w:t xml:space="preserve">yang diterbitkan tahun 2021 dengan </w:t>
      </w:r>
      <w:r>
        <w:t>judul</w:t>
      </w:r>
      <w:r w:rsidR="004015ED">
        <w:t xml:space="preserve"> </w:t>
      </w:r>
      <w:r w:rsidR="00494139" w:rsidRPr="004015ED">
        <w:t xml:space="preserve">penerapan </w:t>
      </w:r>
      <w:r w:rsidR="00494139" w:rsidRPr="00D20BE2">
        <w:rPr>
          <w:i/>
          <w:iCs/>
        </w:rPr>
        <w:t>convolutional neural network deep learning</w:t>
      </w:r>
      <w:r w:rsidR="00494139" w:rsidRPr="004015ED">
        <w:t xml:space="preserve"> dalam pendeteksian citra </w:t>
      </w:r>
      <w:r w:rsidR="00494139" w:rsidRPr="004015ED">
        <w:lastRenderedPageBreak/>
        <w:t>biji jagung kering</w:t>
      </w:r>
      <w:r w:rsidR="00494139">
        <w:t xml:space="preserve"> </w:t>
      </w:r>
      <w:r w:rsidR="004015ED">
        <w:fldChar w:fldCharType="begin"/>
      </w:r>
      <w:r w:rsidR="004015ED">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rsidR="004015ED">
        <w:fldChar w:fldCharType="separate"/>
      </w:r>
      <w:r w:rsidR="004015ED" w:rsidRPr="004015ED">
        <w:rPr>
          <w:rFonts w:cs="Times New Roman"/>
        </w:rPr>
        <w:t>(TiaraSari &amp; Haryatmi, 2021)</w:t>
      </w:r>
      <w:r w:rsidR="004015ED">
        <w:fldChar w:fldCharType="end"/>
      </w:r>
      <w:r w:rsidR="004015ED">
        <w:t xml:space="preserve">. </w:t>
      </w:r>
      <w:r w:rsidR="00C85AF1">
        <w:t xml:space="preserve"> </w:t>
      </w:r>
      <w:r w:rsidR="00C85AF1" w:rsidRPr="00C85AF1">
        <w:t xml:space="preserve">dijelaskan mengenai penerapan </w:t>
      </w:r>
      <w:r w:rsidR="00C85AF1" w:rsidRPr="00D20BE2">
        <w:rPr>
          <w:i/>
          <w:iCs/>
        </w:rPr>
        <w:t>Convolutional Neural Network</w:t>
      </w:r>
      <w:r w:rsidR="00C85AF1" w:rsidRPr="00C85AF1">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4DCDB3EB" w14:textId="259D613C" w:rsidR="00EC7AEC" w:rsidRDefault="00C85AF1" w:rsidP="004015ED">
      <w:pPr>
        <w:ind w:firstLine="720"/>
      </w:pPr>
      <w:r w:rsidRPr="00C85AF1">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E6183F9" w14:textId="77777777" w:rsidR="00C85AF1" w:rsidRPr="00EC7AEC" w:rsidRDefault="00C85AF1" w:rsidP="004015ED">
      <w:pPr>
        <w:ind w:firstLine="720"/>
      </w:pPr>
    </w:p>
    <w:p w14:paraId="15E7938C" w14:textId="29B0A830" w:rsidR="00805C05" w:rsidRDefault="00805C05" w:rsidP="00805C05">
      <w:pPr>
        <w:pStyle w:val="Heading2"/>
        <w:numPr>
          <w:ilvl w:val="2"/>
          <w:numId w:val="3"/>
        </w:numPr>
        <w:rPr>
          <w:sz w:val="24"/>
          <w:szCs w:val="24"/>
        </w:rPr>
      </w:pPr>
      <w:bookmarkStart w:id="32" w:name="_Toc130610731"/>
      <w:r w:rsidRPr="00805C05">
        <w:rPr>
          <w:sz w:val="24"/>
          <w:szCs w:val="24"/>
        </w:rPr>
        <w:t>Jurnal</w:t>
      </w:r>
      <w:r w:rsidR="00293354">
        <w:rPr>
          <w:sz w:val="24"/>
          <w:szCs w:val="24"/>
        </w:rPr>
        <w:t xml:space="preserve"> </w:t>
      </w:r>
      <w:r w:rsidRPr="00805C05">
        <w:rPr>
          <w:sz w:val="24"/>
          <w:szCs w:val="24"/>
        </w:rPr>
        <w:t>oleh</w:t>
      </w:r>
      <w:r w:rsidR="007C2033">
        <w:rPr>
          <w:sz w:val="24"/>
          <w:szCs w:val="24"/>
        </w:rPr>
        <w:t xml:space="preserve"> </w:t>
      </w:r>
      <w:r w:rsidR="007C2033" w:rsidRPr="007C2033">
        <w:rPr>
          <w:sz w:val="24"/>
          <w:szCs w:val="24"/>
        </w:rPr>
        <w:t xml:space="preserve">Pham dan Chang </w:t>
      </w:r>
      <w:r w:rsidR="00293354">
        <w:rPr>
          <w:sz w:val="24"/>
          <w:szCs w:val="24"/>
        </w:rPr>
        <w:t xml:space="preserve">Tahun </w:t>
      </w:r>
      <w:r w:rsidR="007C2033" w:rsidRPr="007C2033">
        <w:rPr>
          <w:sz w:val="24"/>
          <w:szCs w:val="24"/>
        </w:rPr>
        <w:t>2023</w:t>
      </w:r>
      <w:bookmarkEnd w:id="32"/>
    </w:p>
    <w:p w14:paraId="08C50178" w14:textId="1F532CB1" w:rsidR="00B24FFA" w:rsidRDefault="006C489B" w:rsidP="00B24FFA">
      <w:pPr>
        <w:ind w:firstLine="720"/>
      </w:pPr>
      <w:r>
        <w:t xml:space="preserve">Berdasarkan jurnah ilmiah yang </w:t>
      </w:r>
      <w:r w:rsidR="004015ED">
        <w:t>ber</w:t>
      </w:r>
      <w:r>
        <w:t>judul</w:t>
      </w:r>
      <w:r w:rsidR="00B24FFA">
        <w:t xml:space="preserve"> </w:t>
      </w:r>
      <w:r w:rsidR="00494139" w:rsidRPr="00D20BE2">
        <w:rPr>
          <w:i/>
          <w:iCs/>
        </w:rPr>
        <w:t>a</w:t>
      </w:r>
      <w:r w:rsidR="00B24FFA" w:rsidRPr="00D20BE2">
        <w:rPr>
          <w:i/>
          <w:iCs/>
        </w:rPr>
        <w:t xml:space="preserve"> YOLO-based </w:t>
      </w:r>
      <w:r w:rsidR="00494139" w:rsidRPr="00494139">
        <w:rPr>
          <w:i/>
          <w:iCs/>
        </w:rPr>
        <w:t>real-time packaging defect detection system</w:t>
      </w:r>
      <w:r w:rsidR="00B24FFA" w:rsidRPr="00D20BE2">
        <w:rPr>
          <w:i/>
          <w:iCs/>
        </w:rPr>
        <w:t xml:space="preserve"> </w:t>
      </w:r>
      <w:r w:rsidR="00B24FFA">
        <w:fldChar w:fldCharType="begin"/>
      </w:r>
      <w:r w:rsidR="00B24FFA">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rsidR="00B24FFA">
        <w:fldChar w:fldCharType="separate"/>
      </w:r>
      <w:r w:rsidR="00B24FFA" w:rsidRPr="00B24FFA">
        <w:rPr>
          <w:rFonts w:cs="Times New Roman"/>
        </w:rPr>
        <w:t>(Vu et al., 2023)</w:t>
      </w:r>
      <w:r w:rsidR="00B24FFA">
        <w:fldChar w:fldCharType="end"/>
      </w:r>
      <w:r w:rsidR="00B24FFA">
        <w:t xml:space="preserve">. Menjelaskan </w:t>
      </w:r>
      <w:r w:rsidR="00B24FFA" w:rsidRPr="00B24FFA">
        <w:t xml:space="preserve">tentang pengembangan sistem pendeteksi cacat kemasan </w:t>
      </w:r>
      <w:r w:rsidR="00B24FFA" w:rsidRPr="00D20BE2">
        <w:rPr>
          <w:i/>
          <w:iCs/>
        </w:rPr>
        <w:t>real-time</w:t>
      </w:r>
      <w:r w:rsidR="00B24FFA" w:rsidRPr="00B24FFA">
        <w:t xml:space="preserve"> berbasis </w:t>
      </w:r>
      <w:r w:rsidR="00B24FFA" w:rsidRPr="00D20BE2">
        <w:rPr>
          <w:i/>
          <w:iCs/>
        </w:rPr>
        <w:t>YOLO (You Only Look Once)</w:t>
      </w:r>
      <w:r w:rsidR="00B24FFA" w:rsidRPr="00B24FFA">
        <w:t xml:space="preserve"> menggunakan teknik </w:t>
      </w:r>
      <w:r w:rsidR="00B24FFA" w:rsidRPr="00D20BE2">
        <w:rPr>
          <w:i/>
          <w:iCs/>
        </w:rPr>
        <w:t>deep learning</w:t>
      </w:r>
      <w:r w:rsidR="00B24FFA" w:rsidRPr="00B24FFA">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sidR="00B24FFA" w:rsidRPr="00D20BE2">
        <w:rPr>
          <w:i/>
          <w:iCs/>
        </w:rPr>
        <w:t>real-time</w:t>
      </w:r>
      <w:r w:rsidR="00B24FFA" w:rsidRPr="00B24FFA">
        <w:t xml:space="preserve"> dan </w:t>
      </w:r>
      <w:r w:rsidR="00B24FFA" w:rsidRPr="00D20BE2">
        <w:t>efisien</w:t>
      </w:r>
      <w:r w:rsidR="00B24FFA" w:rsidRPr="00B24FFA">
        <w:t xml:space="preserve">. Sistem pendeteksi yang dikembangkan menggunakan arsitektur </w:t>
      </w:r>
      <w:r w:rsidR="00B24FFA" w:rsidRPr="00D20BE2">
        <w:rPr>
          <w:i/>
          <w:iCs/>
        </w:rPr>
        <w:t xml:space="preserve">YOLOv3 </w:t>
      </w:r>
      <w:r w:rsidR="00B24FFA" w:rsidRPr="00B24FFA">
        <w:t xml:space="preserve">untuk mendeteksi cacat pada kemasan secara </w:t>
      </w:r>
      <w:r w:rsidR="00B24FFA" w:rsidRPr="00D20BE2">
        <w:rPr>
          <w:i/>
          <w:iCs/>
        </w:rPr>
        <w:t>real-time</w:t>
      </w:r>
      <w:r w:rsidR="00B24FFA" w:rsidRPr="00B24FFA">
        <w:t xml:space="preserve">. </w:t>
      </w:r>
      <w:r w:rsidR="00B24FFA" w:rsidRPr="00D20BE2">
        <w:rPr>
          <w:i/>
          <w:iCs/>
        </w:rPr>
        <w:t>YOLOv3</w:t>
      </w:r>
      <w:r w:rsidR="00B24FFA" w:rsidRPr="00B24FFA">
        <w:t xml:space="preserve"> merupakan salah satu teknik deep learning yang paling umum digunakan dalam pendeteksian objek karena kecepatan dan akurasi yang baik. Pada penelitian ini, penulis mengumpulkan 7 jenis cacat pada kemasan berbahan karton dan aluminium foil sebagai sampel data latih.</w:t>
      </w:r>
    </w:p>
    <w:p w14:paraId="1FA8368F" w14:textId="6D9D1F6A" w:rsidR="00EC7AEC" w:rsidRDefault="00B24FFA" w:rsidP="00B24FFA">
      <w:pPr>
        <w:ind w:firstLine="720"/>
      </w:pPr>
      <w:r>
        <w:lastRenderedPageBreak/>
        <w:t>Dengan</w:t>
      </w:r>
      <w:r w:rsidRPr="00B24FFA">
        <w:t xml:space="preserve"> data latih tersebut diolah dengan teknik augmentasi data untuk menghindari</w:t>
      </w:r>
      <w:r w:rsidRPr="00D20BE2">
        <w:rPr>
          <w:i/>
          <w:iCs/>
        </w:rPr>
        <w:t xml:space="preserve"> overfitting</w:t>
      </w:r>
      <w:r w:rsidRPr="00B24FFA">
        <w:t xml:space="preserve"> pada model CNN yang digunakan. Hasil evaluasi menunjukkan bahwa sistem pendeteksi cacat kemasan yang dikembangkan memiliki akurasi yang baik, dengan nilai rata-rata F1 </w:t>
      </w:r>
      <w:r w:rsidRPr="00D20BE2">
        <w:rPr>
          <w:i/>
          <w:iCs/>
        </w:rPr>
        <w:t>score</w:t>
      </w:r>
      <w:r w:rsidRPr="00B24FFA">
        <w:t xml:space="preserve"> sebesar 0,87. Dalam pengujian sistem </w:t>
      </w:r>
      <w:r w:rsidRPr="00D20BE2">
        <w:rPr>
          <w:i/>
          <w:iCs/>
        </w:rPr>
        <w:t>real-time</w:t>
      </w:r>
      <w:r w:rsidRPr="00B24FFA">
        <w:t>, sistem pendeteksi cacat kemasan berhasil mendeteksi cacat pada kemasan dengan kecepatan 30 fps (</w:t>
      </w:r>
      <w:r w:rsidRPr="00D20BE2">
        <w:rPr>
          <w:i/>
          <w:iCs/>
        </w:rPr>
        <w:t>frame per second</w:t>
      </w:r>
      <w:r w:rsidRPr="00B24FFA">
        <w:t xml:space="preserve">), sehingga sistem dapat digunakan dalam industri yang membutuhkan pendeteksi cacat pada kemasan dengan kecepatan tinggi. Secara keseluruhan, penelitian ini menunjukkan bahwa pendekatan YOLOv3 dalam pengembangan sistem pendeteksi cacat kemasan dapat memberikan hasil yang baik dalam deteksi cacat pada kemasan secara </w:t>
      </w:r>
      <w:r w:rsidRPr="00D20BE2">
        <w:rPr>
          <w:i/>
          <w:iCs/>
        </w:rPr>
        <w:t>real-time</w:t>
      </w:r>
      <w:r w:rsidRPr="00B24FFA">
        <w:t>. Sistem yang dikembangkan dapat membantu meningkatkan efisiensi dan akurasi dalam deteksi cacat pada kemasan, sehingga dapat mengurangi kerugian pada industri yang bergantung pada kemasan yang berkualitas baik</w:t>
      </w:r>
      <w:r w:rsidR="00494139">
        <w:t>.</w:t>
      </w:r>
    </w:p>
    <w:p w14:paraId="62D2C42B" w14:textId="77777777" w:rsidR="00B24FFA" w:rsidRPr="00EC7AEC" w:rsidRDefault="00B24FFA" w:rsidP="00B24FFA">
      <w:pPr>
        <w:ind w:firstLine="720"/>
      </w:pPr>
    </w:p>
    <w:p w14:paraId="6F3B31DE" w14:textId="5481CFBF" w:rsidR="00805C05" w:rsidRDefault="00805C05" w:rsidP="00805C05">
      <w:pPr>
        <w:pStyle w:val="Heading2"/>
        <w:numPr>
          <w:ilvl w:val="2"/>
          <w:numId w:val="3"/>
        </w:numPr>
        <w:rPr>
          <w:sz w:val="24"/>
          <w:szCs w:val="24"/>
        </w:rPr>
      </w:pPr>
      <w:bookmarkStart w:id="33" w:name="_Toc130610732"/>
      <w:r w:rsidRPr="00805C05">
        <w:rPr>
          <w:sz w:val="24"/>
          <w:szCs w:val="24"/>
        </w:rPr>
        <w:t>Jurnal oleh</w:t>
      </w:r>
      <w:r w:rsidR="007C2033">
        <w:rPr>
          <w:sz w:val="24"/>
          <w:szCs w:val="24"/>
        </w:rPr>
        <w:t xml:space="preserve"> </w:t>
      </w:r>
      <w:r w:rsidR="007C2033" w:rsidRPr="007C2033">
        <w:rPr>
          <w:sz w:val="24"/>
          <w:szCs w:val="24"/>
        </w:rPr>
        <w:t xml:space="preserve">Listyalina, </w:t>
      </w:r>
      <w:r w:rsidR="007C2033">
        <w:rPr>
          <w:sz w:val="24"/>
          <w:szCs w:val="24"/>
        </w:rPr>
        <w:t>Dkk</w:t>
      </w:r>
      <w:r w:rsidR="007C2033" w:rsidRPr="007C2033">
        <w:rPr>
          <w:sz w:val="24"/>
          <w:szCs w:val="24"/>
        </w:rPr>
        <w:t xml:space="preserve"> </w:t>
      </w:r>
      <w:r w:rsidR="00293354">
        <w:rPr>
          <w:sz w:val="24"/>
          <w:szCs w:val="24"/>
        </w:rPr>
        <w:t xml:space="preserve">Tahun </w:t>
      </w:r>
      <w:r w:rsidR="007C2033" w:rsidRPr="007C2033">
        <w:rPr>
          <w:sz w:val="24"/>
          <w:szCs w:val="24"/>
        </w:rPr>
        <w:t>2022</w:t>
      </w:r>
      <w:bookmarkEnd w:id="33"/>
    </w:p>
    <w:p w14:paraId="6914829B" w14:textId="37F4B721" w:rsidR="00D20BE2" w:rsidRDefault="006C489B" w:rsidP="00D20BE2">
      <w:pPr>
        <w:ind w:firstLine="720"/>
      </w:pPr>
      <w:r>
        <w:t xml:space="preserve">Berdasarkan jurnah ilmiah yang </w:t>
      </w:r>
      <w:r w:rsidR="00B24FFA">
        <w:t>memiliki judul</w:t>
      </w:r>
      <w:r w:rsidR="00D20BE2">
        <w:t xml:space="preserve"> </w:t>
      </w:r>
      <w:r w:rsidR="00494139" w:rsidRPr="00D20BE2">
        <w:rPr>
          <w:i/>
          <w:iCs/>
        </w:rPr>
        <w:t>deep</w:t>
      </w:r>
      <w:r w:rsidR="00B24FFA" w:rsidRPr="00D20BE2">
        <w:rPr>
          <w:i/>
          <w:iCs/>
        </w:rPr>
        <w:t xml:space="preserve">-RIC: </w:t>
      </w:r>
      <w:r w:rsidR="00494139" w:rsidRPr="00D20BE2">
        <w:rPr>
          <w:i/>
          <w:iCs/>
        </w:rPr>
        <w:t xml:space="preserve">plastic waste classification using deep learning and resin identification codes </w:t>
      </w:r>
      <w:r w:rsidR="00B24FFA" w:rsidRPr="00D20BE2">
        <w:rPr>
          <w:i/>
          <w:iCs/>
        </w:rPr>
        <w:t>(RIC</w:t>
      </w:r>
      <w:r w:rsidR="00D20BE2" w:rsidRPr="00D20BE2">
        <w:rPr>
          <w:i/>
          <w:iCs/>
        </w:rPr>
        <w:t>)</w:t>
      </w:r>
      <w:r w:rsidR="00D20BE2">
        <w:t xml:space="preserve"> </w:t>
      </w:r>
      <w:r w:rsidR="00D20BE2">
        <w:fldChar w:fldCharType="begin"/>
      </w:r>
      <w:r w:rsidR="00D20BE2">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rsidR="00D20BE2">
        <w:fldChar w:fldCharType="separate"/>
      </w:r>
      <w:r w:rsidR="00D20BE2" w:rsidRPr="00D20BE2">
        <w:rPr>
          <w:rFonts w:cs="Times New Roman"/>
        </w:rPr>
        <w:t>(Listyalina et al., 2022)</w:t>
      </w:r>
      <w:r w:rsidR="00D20BE2">
        <w:fldChar w:fldCharType="end"/>
      </w:r>
      <w:r w:rsidR="00D20BE2">
        <w:t xml:space="preserve">. </w:t>
      </w:r>
      <w:r w:rsidR="00D20BE2" w:rsidRPr="00D20BE2">
        <w:t xml:space="preserve">Penelitian ini bertujuan untuk membantu dalam pengelolaan sampah plastik dengan melakukan klasifikasi secara otomatis menggunakan teknik </w:t>
      </w:r>
      <w:r w:rsidR="00D20BE2" w:rsidRPr="00D20BE2">
        <w:rPr>
          <w:i/>
          <w:iCs/>
        </w:rPr>
        <w:t>deep learning</w:t>
      </w:r>
      <w:r w:rsidR="00D20BE2" w:rsidRPr="00D20BE2">
        <w:t xml:space="preserve"> dan </w:t>
      </w:r>
      <w:r w:rsidR="00D20BE2" w:rsidRPr="00D20BE2">
        <w:rPr>
          <w:i/>
          <w:iCs/>
        </w:rPr>
        <w:t>RIC</w:t>
      </w:r>
      <w:r w:rsidR="00D20BE2" w:rsidRPr="00D20BE2">
        <w:t xml:space="preserve">. </w:t>
      </w:r>
      <w:r w:rsidR="00D20BE2" w:rsidRPr="00D20BE2">
        <w:rPr>
          <w:i/>
          <w:iCs/>
        </w:rPr>
        <w:t>RIC</w:t>
      </w:r>
      <w:r w:rsidR="00D20BE2" w:rsidRPr="00D20BE2">
        <w:t xml:space="preserve"> adalah kode identifikasi resin yang digunakan pada produk plastik untuk memudahkan proses pengolahan Kembali. Sistem klasifikasi yang dikembangkan menggunakan arsitektur </w:t>
      </w:r>
      <w:r w:rsidR="00D20BE2" w:rsidRPr="00D20BE2">
        <w:rPr>
          <w:i/>
          <w:iCs/>
        </w:rPr>
        <w:t>deep learning</w:t>
      </w:r>
      <w:r w:rsidR="00D20BE2" w:rsidRPr="00D20BE2">
        <w:t xml:space="preserve"> yaitu </w:t>
      </w:r>
      <w:r w:rsidR="00D20BE2" w:rsidRPr="00D20BE2">
        <w:rPr>
          <w:i/>
          <w:iCs/>
        </w:rPr>
        <w:t>Convolutional Neural Network</w:t>
      </w:r>
      <w:r w:rsidR="00D20BE2" w:rsidRPr="00D20BE2">
        <w:t xml:space="preserve"> (CNN) dengan transfer </w:t>
      </w:r>
      <w:r w:rsidR="00D20BE2" w:rsidRPr="00D20BE2">
        <w:rPr>
          <w:i/>
          <w:iCs/>
        </w:rPr>
        <w:t>learning</w:t>
      </w:r>
      <w:r w:rsidR="00D20BE2" w:rsidRPr="00D20BE2">
        <w:t xml:space="preserve"> menggunakan model </w:t>
      </w:r>
      <w:r w:rsidR="00D20BE2" w:rsidRPr="00D20BE2">
        <w:rPr>
          <w:i/>
          <w:iCs/>
        </w:rPr>
        <w:t>MobileNetV2</w:t>
      </w:r>
      <w:r w:rsidR="00D20BE2" w:rsidRPr="00D20BE2">
        <w:t xml:space="preserve"> sebagai </w:t>
      </w:r>
      <w:r w:rsidR="00D20BE2" w:rsidRPr="00D20BE2">
        <w:rPr>
          <w:i/>
          <w:iCs/>
        </w:rPr>
        <w:t>pre-trained model</w:t>
      </w:r>
      <w:r w:rsidR="00D20BE2" w:rsidRPr="00D20BE2">
        <w:t xml:space="preserve">. Model tersebut dilatih menggunakan dataset sampah plastik dengan 6 kategori berbeda sesuai dengan </w:t>
      </w:r>
      <w:r w:rsidR="00D20BE2" w:rsidRPr="00D20BE2">
        <w:rPr>
          <w:i/>
          <w:iCs/>
        </w:rPr>
        <w:t>RIC</w:t>
      </w:r>
      <w:r w:rsidR="00D20BE2" w:rsidRPr="00D20BE2">
        <w:t xml:space="preserve">. </w:t>
      </w:r>
      <w:r w:rsidR="00D20BE2" w:rsidRPr="00D20BE2">
        <w:rPr>
          <w:i/>
          <w:iCs/>
        </w:rPr>
        <w:t>Dataset</w:t>
      </w:r>
      <w:r w:rsidR="00D20BE2" w:rsidRPr="00D20BE2">
        <w:t xml:space="preserve"> yang digunakan dalam penelitian ini diperoleh dari pengambilan gambar langsung dari sampah plastik yang tersedia. Gambar yang diambil kemudian diberi label dengan </w:t>
      </w:r>
      <w:r w:rsidR="00D20BE2" w:rsidRPr="00D20BE2">
        <w:rPr>
          <w:i/>
          <w:iCs/>
        </w:rPr>
        <w:t>RIC</w:t>
      </w:r>
      <w:r w:rsidR="00D20BE2" w:rsidRPr="00D20BE2">
        <w:t xml:space="preserve"> yang sesuai untuk klasifikasi.</w:t>
      </w:r>
    </w:p>
    <w:p w14:paraId="5CC3E57C" w14:textId="67C0C362" w:rsidR="00EC7AEC" w:rsidRDefault="00D20BE2" w:rsidP="00D20BE2">
      <w:pPr>
        <w:ind w:firstLine="720"/>
      </w:pPr>
      <w:r w:rsidRPr="00D20BE2">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sidRPr="00D20BE2">
        <w:rPr>
          <w:i/>
          <w:iCs/>
        </w:rPr>
        <w:t>deep learning</w:t>
      </w:r>
      <w:r w:rsidRPr="00D20BE2">
        <w:t xml:space="preserve"> dan </w:t>
      </w:r>
      <w:r w:rsidRPr="00D20BE2">
        <w:rPr>
          <w:i/>
          <w:iCs/>
        </w:rPr>
        <w:t>RIC</w:t>
      </w:r>
      <w:r w:rsidRPr="00D20BE2">
        <w:t xml:space="preserve"> dapat digunakan </w:t>
      </w:r>
      <w:r w:rsidRPr="00D20BE2">
        <w:lastRenderedPageBreak/>
        <w:t>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53A8C525" w14:textId="77777777" w:rsidR="00D20BE2" w:rsidRPr="00EC7AEC" w:rsidRDefault="00D20BE2" w:rsidP="00EC7AEC"/>
    <w:p w14:paraId="57B9BCF4" w14:textId="7420673D" w:rsidR="00805C05" w:rsidRDefault="00805C05" w:rsidP="00805C05">
      <w:pPr>
        <w:pStyle w:val="Heading2"/>
        <w:numPr>
          <w:ilvl w:val="2"/>
          <w:numId w:val="3"/>
        </w:numPr>
        <w:rPr>
          <w:sz w:val="24"/>
          <w:szCs w:val="24"/>
        </w:rPr>
      </w:pPr>
      <w:bookmarkStart w:id="34" w:name="_Toc130610733"/>
      <w:r w:rsidRPr="00805C05">
        <w:rPr>
          <w:sz w:val="24"/>
          <w:szCs w:val="24"/>
        </w:rPr>
        <w:t>Jurnal  oleh</w:t>
      </w:r>
      <w:r w:rsidR="00293354">
        <w:rPr>
          <w:sz w:val="24"/>
          <w:szCs w:val="24"/>
        </w:rPr>
        <w:t xml:space="preserve"> </w:t>
      </w:r>
      <w:r w:rsidR="00662B8A">
        <w:rPr>
          <w:sz w:val="24"/>
          <w:szCs w:val="24"/>
        </w:rPr>
        <w:t>Priyanti Tahun 2021</w:t>
      </w:r>
      <w:bookmarkEnd w:id="34"/>
    </w:p>
    <w:p w14:paraId="7B5050ED" w14:textId="4113EF8B" w:rsidR="00662B8A" w:rsidRDefault="006C489B" w:rsidP="00662B8A">
      <w:pPr>
        <w:ind w:firstLine="720"/>
      </w:pPr>
      <w:r>
        <w:t>Berdasarkan jurnah ilmiah yang</w:t>
      </w:r>
      <w:r w:rsidR="004015ED">
        <w:t xml:space="preserve"> ber</w:t>
      </w:r>
      <w:r>
        <w:t>judul</w:t>
      </w:r>
      <w:r w:rsidR="00D20BE2">
        <w:t xml:space="preserve"> </w:t>
      </w:r>
      <w:r w:rsidR="00494139" w:rsidRPr="00662B8A">
        <w:t>deteksi bakteri pada produk makanan kemasan menggunakan algoritma</w:t>
      </w:r>
      <w:r w:rsidR="00494139" w:rsidRPr="00662B8A">
        <w:rPr>
          <w:i/>
          <w:iCs/>
        </w:rPr>
        <w:t xml:space="preserve"> naïve bayes</w:t>
      </w:r>
      <w:r w:rsidR="00494139">
        <w:rPr>
          <w:i/>
          <w:iCs/>
        </w:rPr>
        <w:t xml:space="preserve"> </w:t>
      </w:r>
      <w:r w:rsidR="00662B8A">
        <w:rPr>
          <w:i/>
          <w:iCs/>
        </w:rPr>
        <w:fldChar w:fldCharType="begin"/>
      </w:r>
      <w:r w:rsidR="00662B8A">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sidR="00662B8A">
        <w:rPr>
          <w:i/>
          <w:iCs/>
        </w:rPr>
        <w:fldChar w:fldCharType="separate"/>
      </w:r>
      <w:r w:rsidR="00662B8A" w:rsidRPr="00662B8A">
        <w:rPr>
          <w:rFonts w:cs="Times New Roman"/>
        </w:rPr>
        <w:t>(Priyanti, 2021)</w:t>
      </w:r>
      <w:r w:rsidR="00662B8A">
        <w:rPr>
          <w:i/>
          <w:iCs/>
        </w:rPr>
        <w:fldChar w:fldCharType="end"/>
      </w:r>
      <w:r w:rsidR="00662B8A">
        <w:t xml:space="preserve">. </w:t>
      </w:r>
      <w:r w:rsidR="00662B8A" w:rsidRPr="00662B8A">
        <w:t xml:space="preserve">Penelitian ini bertujuan untuk membantu dalam pengendalian kualitas produk makanan kemasan dengan melakukan deteksi bakteri secara cepat dan akurat. Algoritma </w:t>
      </w:r>
      <w:r w:rsidR="00662B8A" w:rsidRPr="00662B8A">
        <w:rPr>
          <w:i/>
          <w:iCs/>
        </w:rPr>
        <w:t>Naïve Bayes</w:t>
      </w:r>
      <w:r w:rsidR="00662B8A" w:rsidRPr="00662B8A">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sidR="00662B8A" w:rsidRPr="00662B8A">
        <w:rPr>
          <w:i/>
          <w:iCs/>
        </w:rPr>
        <w:t>preprocessing</w:t>
      </w:r>
      <w:r w:rsidR="00662B8A" w:rsidRPr="00662B8A">
        <w:t xml:space="preserve"> dengan menggunakan beberapa teknik seperti </w:t>
      </w:r>
      <w:r w:rsidR="00662B8A" w:rsidRPr="00662B8A">
        <w:rPr>
          <w:i/>
          <w:iCs/>
        </w:rPr>
        <w:t>filtering, smoothing,</w:t>
      </w:r>
      <w:r w:rsidR="00662B8A" w:rsidRPr="00662B8A">
        <w:t xml:space="preserve"> dan </w:t>
      </w:r>
      <w:r w:rsidR="00662B8A" w:rsidRPr="00662B8A">
        <w:rPr>
          <w:i/>
          <w:iCs/>
        </w:rPr>
        <w:t>scaling</w:t>
      </w:r>
      <w:r w:rsidR="00662B8A" w:rsidRPr="00662B8A">
        <w:t xml:space="preserve">. Setelah itu, dilakukan pelatihan pada algoritma </w:t>
      </w:r>
      <w:r w:rsidR="00662B8A" w:rsidRPr="00662B8A">
        <w:rPr>
          <w:i/>
          <w:iCs/>
        </w:rPr>
        <w:t>Naïve Bayes</w:t>
      </w:r>
      <w:r w:rsidR="00662B8A" w:rsidRPr="00662B8A">
        <w:t xml:space="preserve"> dengan menggunakan data yang telah diolah.</w:t>
      </w:r>
    </w:p>
    <w:p w14:paraId="70E1B83B" w14:textId="778928F3" w:rsidR="00EC7AEC" w:rsidRDefault="00662B8A" w:rsidP="00662B8A">
      <w:pPr>
        <w:ind w:firstLine="720"/>
      </w:pPr>
      <w:r w:rsidRPr="00662B8A">
        <w:t xml:space="preserve">Hasil evaluasi menunjukkan bahwa algoritma </w:t>
      </w:r>
      <w:r w:rsidRPr="00662B8A">
        <w:rPr>
          <w:i/>
          <w:iCs/>
        </w:rPr>
        <w:t>Naïve Bayes</w:t>
      </w:r>
      <w:r w:rsidRPr="00662B8A">
        <w:t xml:space="preserve"> dapat digunakan untuk mendeteksi bakteri pada produk makanan kemasan dengan tingkat akurasi yang baik, yaitu sebesar 90,62%.</w:t>
      </w:r>
      <w:r>
        <w:t xml:space="preserve"> </w:t>
      </w:r>
      <w:r w:rsidRPr="00662B8A">
        <w:t xml:space="preserve">Dalam penelitian ini, </w:t>
      </w:r>
      <w:r w:rsidRPr="00662B8A">
        <w:rPr>
          <w:i/>
          <w:iCs/>
        </w:rPr>
        <w:t>Naïve Bayes</w:t>
      </w:r>
      <w:r w:rsidRPr="00662B8A">
        <w:t xml:space="preserve"> berhasil mengklasifikasikan data produk makanan kemasan dengan baik dan dapat membantu dalam pengendalian kualitas produk makanan kemasan secara efektif. Penelitian ini menunjukkan bahwa algoritma </w:t>
      </w:r>
      <w:r w:rsidRPr="00662B8A">
        <w:rPr>
          <w:i/>
          <w:iCs/>
        </w:rPr>
        <w:t>Naïve Bayes</w:t>
      </w:r>
      <w:r w:rsidRPr="00662B8A">
        <w:t xml:space="preserve"> dapat digunakan sebagai solusi untuk mendeteksi bakteri pada produk makanan kemasan dengan cepat dan akurat. Selain itu, hasil penelitian ini juga dapat menjadi dasar untuk</w:t>
      </w:r>
      <w:r>
        <w:t xml:space="preserve"> </w:t>
      </w:r>
      <w:r w:rsidRPr="00662B8A">
        <w:t>pengembangan sistem deteksi bakteri pada produk makanan kemasan yang lebih canggih di masa depan.</w:t>
      </w:r>
    </w:p>
    <w:p w14:paraId="0F7A3842" w14:textId="77777777" w:rsidR="00662B8A" w:rsidRPr="00662B8A" w:rsidRDefault="00662B8A" w:rsidP="00EC7AEC"/>
    <w:p w14:paraId="614F3C11" w14:textId="48B4A63D" w:rsidR="00805C05" w:rsidRDefault="00805C05" w:rsidP="00805C05">
      <w:pPr>
        <w:pStyle w:val="Heading2"/>
        <w:numPr>
          <w:ilvl w:val="2"/>
          <w:numId w:val="3"/>
        </w:numPr>
        <w:rPr>
          <w:sz w:val="24"/>
          <w:szCs w:val="24"/>
        </w:rPr>
      </w:pPr>
      <w:bookmarkStart w:id="35" w:name="_Toc130610734"/>
      <w:r w:rsidRPr="00805C05">
        <w:rPr>
          <w:sz w:val="24"/>
          <w:szCs w:val="24"/>
        </w:rPr>
        <w:lastRenderedPageBreak/>
        <w:t>Jurnal oleh</w:t>
      </w:r>
      <w:r w:rsidR="00662B8A">
        <w:rPr>
          <w:sz w:val="24"/>
          <w:szCs w:val="24"/>
        </w:rPr>
        <w:t xml:space="preserve"> Trisiawan dan Yuliza Tahun 2022</w:t>
      </w:r>
      <w:bookmarkEnd w:id="35"/>
    </w:p>
    <w:p w14:paraId="63B476EE" w14:textId="4EB7A676" w:rsidR="00662B8A" w:rsidRDefault="006C489B" w:rsidP="00662B8A">
      <w:pPr>
        <w:ind w:firstLine="720"/>
      </w:pPr>
      <w:r>
        <w:t>Berdasarkan jurnah ilmiah yang</w:t>
      </w:r>
      <w:r w:rsidR="004015ED">
        <w:t xml:space="preserve"> ber</w:t>
      </w:r>
      <w:r>
        <w:t>judul</w:t>
      </w:r>
      <w:r w:rsidR="00662B8A">
        <w:t xml:space="preserve"> </w:t>
      </w:r>
      <w:r w:rsidR="00494139" w:rsidRPr="00662B8A">
        <w:t xml:space="preserve">penerapan </w:t>
      </w:r>
      <w:r w:rsidR="00494139" w:rsidRPr="00662B8A">
        <w:rPr>
          <w:i/>
          <w:iCs/>
        </w:rPr>
        <w:t>multi-label image classification</w:t>
      </w:r>
      <w:r w:rsidR="00494139" w:rsidRPr="00662B8A">
        <w:t xml:space="preserve"> menggunakan </w:t>
      </w:r>
      <w:r w:rsidR="00494139" w:rsidRPr="00662B8A">
        <w:rPr>
          <w:i/>
          <w:iCs/>
        </w:rPr>
        <w:t xml:space="preserve">metode convolutional neural network </w:t>
      </w:r>
      <w:r w:rsidR="00662B8A" w:rsidRPr="00662B8A">
        <w:rPr>
          <w:i/>
          <w:iCs/>
        </w:rPr>
        <w:t>(CNN)</w:t>
      </w:r>
      <w:r w:rsidR="00662B8A" w:rsidRPr="00662B8A">
        <w:t xml:space="preserve"> </w:t>
      </w:r>
      <w:r w:rsidR="00494139" w:rsidRPr="00662B8A">
        <w:t>untuk sortir botol minuman</w:t>
      </w:r>
      <w:r w:rsidR="00494139">
        <w:t xml:space="preserve"> </w:t>
      </w:r>
      <w:r w:rsidR="00662B8A">
        <w:fldChar w:fldCharType="begin"/>
      </w:r>
      <w:r w:rsidR="00662B8A">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rsidR="00662B8A">
        <w:fldChar w:fldCharType="separate"/>
      </w:r>
      <w:r w:rsidR="00662B8A" w:rsidRPr="00662B8A">
        <w:rPr>
          <w:rFonts w:cs="Times New Roman"/>
        </w:rPr>
        <w:t>(Trisiawan &amp; Yuliza, 2022)</w:t>
      </w:r>
      <w:r w:rsidR="00662B8A">
        <w:fldChar w:fldCharType="end"/>
      </w:r>
      <w:r w:rsidR="00662B8A">
        <w:t xml:space="preserve">. </w:t>
      </w:r>
      <w:r w:rsidR="00662B8A" w:rsidRPr="00662B8A">
        <w:t xml:space="preserve">membahas tentang penerapan teknik </w:t>
      </w:r>
      <w:r w:rsidR="00662B8A" w:rsidRPr="00662B8A">
        <w:rPr>
          <w:i/>
          <w:iCs/>
        </w:rPr>
        <w:t>multi-label image classification</w:t>
      </w:r>
      <w:r w:rsidR="00662B8A" w:rsidRPr="00662B8A">
        <w:t xml:space="preserve"> menggunakan </w:t>
      </w:r>
      <w:r w:rsidR="00662B8A" w:rsidRPr="00662B8A">
        <w:rPr>
          <w:i/>
          <w:iCs/>
        </w:rPr>
        <w:t xml:space="preserve">metode Convolutional Neural Network </w:t>
      </w:r>
      <w:r w:rsidR="00662B8A" w:rsidRPr="00662B8A">
        <w:t xml:space="preserve">(CNN) untuk memilah botol minuman secara otomatis. Penelitian ini bertujuan untuk mengembangkan sistem yang dapat memilah botol minuman berdasarkan jenis dan kualitasnya secara otomatis menggunakan </w:t>
      </w:r>
      <w:r w:rsidR="00662B8A" w:rsidRPr="00662B8A">
        <w:rPr>
          <w:i/>
          <w:iCs/>
        </w:rPr>
        <w:t xml:space="preserve">teknik multi-label image classification. </w:t>
      </w:r>
      <w:r w:rsidR="00662B8A" w:rsidRPr="00662B8A">
        <w:t xml:space="preserve">Dalam penelitian ini, botol minuman diambil gambar dengan kamera dan dilabeli berdasarkan jenis dan kualitasnya. </w:t>
      </w:r>
    </w:p>
    <w:p w14:paraId="39ABE474" w14:textId="3FCB21AA" w:rsidR="00EC7AEC" w:rsidRDefault="00662B8A" w:rsidP="00662B8A">
      <w:pPr>
        <w:ind w:firstLine="720"/>
      </w:pPr>
      <w:r w:rsidRPr="00662B8A">
        <w:t xml:space="preserve">Penelitian ini menggunakan arsitektur CNN untuk membangun model </w:t>
      </w:r>
      <w:r w:rsidRPr="00494139">
        <w:rPr>
          <w:i/>
          <w:iCs/>
        </w:rPr>
        <w:t>multi-label image classification</w:t>
      </w:r>
      <w:r w:rsidRPr="00662B8A">
        <w:t xml:space="preserve">. Data yang digunakan dalam penelitian ini terdiri dari 1800 gambar botol minuman, yang dibagi menjadi 1500 gambar untuk data training dan 300 gambar untuk data testing. Hasil dari penelitian menunjukkan bahwa teknik </w:t>
      </w:r>
      <w:r w:rsidRPr="00494139">
        <w:rPr>
          <w:i/>
          <w:iCs/>
        </w:rPr>
        <w:t>multi-label image classification</w:t>
      </w:r>
      <w:r w:rsidRPr="00662B8A">
        <w:t xml:space="preserve"> dengan menggunakan arsitektur CNN dapat digunakan untuk memilah botol minuman secara otomatis berdasarkan jenis dan kualitasnya. Model yang dibangun berhasil memilah botol minuman dengan akurasi sebesar 91%.</w:t>
      </w:r>
    </w:p>
    <w:p w14:paraId="6ED74FD8" w14:textId="77777777" w:rsidR="00494139" w:rsidRPr="00EC7AEC" w:rsidRDefault="00494139" w:rsidP="00662B8A">
      <w:pPr>
        <w:ind w:firstLine="720"/>
      </w:pPr>
    </w:p>
    <w:p w14:paraId="31A4391C" w14:textId="6047FCC3" w:rsidR="00805C05" w:rsidRDefault="00805C05" w:rsidP="00805C05">
      <w:pPr>
        <w:pStyle w:val="Heading2"/>
        <w:numPr>
          <w:ilvl w:val="2"/>
          <w:numId w:val="3"/>
        </w:numPr>
        <w:rPr>
          <w:sz w:val="24"/>
          <w:szCs w:val="24"/>
        </w:rPr>
      </w:pPr>
      <w:bookmarkStart w:id="36" w:name="_Toc130610735"/>
      <w:r w:rsidRPr="00805C05">
        <w:rPr>
          <w:sz w:val="24"/>
          <w:szCs w:val="24"/>
        </w:rPr>
        <w:t>Jurnal oleh</w:t>
      </w:r>
      <w:r w:rsidR="00494139">
        <w:rPr>
          <w:sz w:val="24"/>
          <w:szCs w:val="24"/>
        </w:rPr>
        <w:t xml:space="preserve"> </w:t>
      </w:r>
      <w:r w:rsidR="00DB32C3">
        <w:rPr>
          <w:sz w:val="24"/>
          <w:szCs w:val="24"/>
        </w:rPr>
        <w:t>S</w:t>
      </w:r>
      <w:r w:rsidR="0000603E">
        <w:rPr>
          <w:sz w:val="24"/>
          <w:szCs w:val="24"/>
        </w:rPr>
        <w:t>etiani Tahun 2020</w:t>
      </w:r>
      <w:bookmarkEnd w:id="36"/>
    </w:p>
    <w:p w14:paraId="0EF0B9BF" w14:textId="77777777" w:rsidR="00F405A5" w:rsidRDefault="006C489B" w:rsidP="00F405A5">
      <w:pPr>
        <w:ind w:firstLine="720"/>
      </w:pPr>
      <w:r>
        <w:t xml:space="preserve">Berdasarkan jurnah ilmiah yang </w:t>
      </w:r>
      <w:r w:rsidR="004015ED">
        <w:t>ber</w:t>
      </w:r>
      <w:r>
        <w:t>judul</w:t>
      </w:r>
      <w:r w:rsidR="0000603E">
        <w:t xml:space="preserve"> </w:t>
      </w:r>
      <w:r w:rsidR="0000603E" w:rsidRPr="0000603E">
        <w:t>Implementasi Convolutional Neural Network dengan Arsitektur ResNet50 untuk Identifikasi Jenis Sampah Plastik</w:t>
      </w:r>
      <w:r w:rsidR="0000603E">
        <w:t xml:space="preserve"> </w:t>
      </w:r>
      <w:r w:rsidR="00F405A5">
        <w:t xml:space="preserve">(Setiani, 2020). </w:t>
      </w:r>
      <w:r w:rsidR="00F405A5" w:rsidRPr="00F405A5">
        <w:t>melakukan penelitian untuk mengembangkan sistem pengenalan sampah plastik menggunakan metode deep learning, khususnya Convolutional Neural Network (CNN) dengan arsitektur ResNet50. Tujuan dari penelitian ini adalah untuk mengidentifikasi jenis sampah plastik secara otomatis dengan menggunakan gambar sebagai input. Penelitian ini menggunakan dataset gambar sampah plastik yang terdiri dari enam jenis sampah, yaitu botol plastik, gelas plastik, kantong plastik, kotak plastik, sedotan plastik, dan tutup botol plastik. Dataset tersebut dilatih menggunakan metode transfer learning dengan arsitektur ResNet50 dan dicoba menggunakan beberapa metode augmentasi gambar untuk meningkatkan performa model.</w:t>
      </w:r>
    </w:p>
    <w:p w14:paraId="0681D5C7" w14:textId="6F2238FA" w:rsidR="00F405A5" w:rsidRPr="00F405A5" w:rsidRDefault="00F405A5" w:rsidP="00F405A5">
      <w:pPr>
        <w:ind w:firstLine="720"/>
      </w:pPr>
      <w:r w:rsidRPr="00F405A5">
        <w:lastRenderedPageBreak/>
        <w:t>Hasil dari penelitian ini menunjukkan bahwa metode CNN dengan arsitektur ResNet50 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3D2B8281" w14:textId="3DF2F42E" w:rsidR="00EC7AEC" w:rsidRPr="00EC7AEC" w:rsidRDefault="00EC7AEC" w:rsidP="00F405A5">
      <w:pPr>
        <w:ind w:firstLine="720"/>
      </w:pPr>
    </w:p>
    <w:p w14:paraId="751B5191" w14:textId="5D097EE6" w:rsidR="00805C05" w:rsidRDefault="00805C05" w:rsidP="00805C05">
      <w:pPr>
        <w:pStyle w:val="Heading2"/>
        <w:numPr>
          <w:ilvl w:val="2"/>
          <w:numId w:val="3"/>
        </w:numPr>
        <w:rPr>
          <w:sz w:val="24"/>
          <w:szCs w:val="24"/>
        </w:rPr>
      </w:pPr>
      <w:bookmarkStart w:id="37" w:name="_Toc130610736"/>
      <w:r w:rsidRPr="00805C05">
        <w:rPr>
          <w:sz w:val="24"/>
          <w:szCs w:val="24"/>
        </w:rPr>
        <w:t>Jurnal oleh</w:t>
      </w:r>
      <w:r w:rsidR="00F405A5">
        <w:rPr>
          <w:sz w:val="24"/>
          <w:szCs w:val="24"/>
        </w:rPr>
        <w:t xml:space="preserve"> Harika Dkk Tahun 2022</w:t>
      </w:r>
      <w:bookmarkEnd w:id="37"/>
    </w:p>
    <w:p w14:paraId="68E03426" w14:textId="77777777" w:rsidR="00B33C8D" w:rsidRDefault="006C489B" w:rsidP="00B33C8D">
      <w:pPr>
        <w:ind w:firstLine="720"/>
      </w:pPr>
      <w:r>
        <w:t xml:space="preserve">Berdasarkan jurnah ilmiah yang </w:t>
      </w:r>
      <w:r w:rsidR="004015ED">
        <w:t>ber</w:t>
      </w:r>
      <w:r>
        <w:t>judul</w:t>
      </w:r>
      <w:r w:rsidR="00F405A5">
        <w:t xml:space="preserve"> </w:t>
      </w:r>
      <w:r w:rsidR="002555C9" w:rsidRPr="002555C9">
        <w:t xml:space="preserve">penerapan klasifikasi untuk kelayakan hasil produksi jam tangan dengan menggunakan algoritma </w:t>
      </w:r>
      <w:r w:rsidR="002555C9" w:rsidRPr="002555C9">
        <w:rPr>
          <w:i/>
          <w:iCs/>
        </w:rPr>
        <w:t>k-nearest neighbor</w:t>
      </w:r>
      <w:r w:rsidR="002555C9">
        <w:rPr>
          <w:i/>
          <w:iCs/>
        </w:rPr>
        <w:t xml:space="preserve"> </w:t>
      </w:r>
      <w:r w:rsidR="002555C9">
        <w:rPr>
          <w:i/>
          <w:iCs/>
        </w:rPr>
        <w:fldChar w:fldCharType="begin"/>
      </w:r>
      <w:r w:rsidR="00B33C8D">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sidR="002555C9">
        <w:rPr>
          <w:i/>
          <w:iCs/>
        </w:rPr>
        <w:fldChar w:fldCharType="separate"/>
      </w:r>
      <w:r w:rsidR="00B33C8D" w:rsidRPr="00B33C8D">
        <w:rPr>
          <w:rFonts w:cs="Times New Roman"/>
        </w:rPr>
        <w:t>(Harika et al., 2022)</w:t>
      </w:r>
      <w:r w:rsidR="002555C9">
        <w:rPr>
          <w:i/>
          <w:iCs/>
        </w:rPr>
        <w:fldChar w:fldCharType="end"/>
      </w:r>
      <w:r w:rsidR="00B33C8D">
        <w:t xml:space="preserve">. </w:t>
      </w:r>
      <w:r w:rsidR="00B33C8D" w:rsidRPr="00B33C8D">
        <w:t xml:space="preserve">membahas tentang penerapan algoritma </w:t>
      </w:r>
      <w:r w:rsidR="00B33C8D" w:rsidRPr="00B33C8D">
        <w:rPr>
          <w:i/>
          <w:iCs/>
        </w:rPr>
        <w:t xml:space="preserve">k-Nearest Neighbor </w:t>
      </w:r>
      <w:r w:rsidR="00B33C8D" w:rsidRPr="00B33C8D">
        <w:t>(</w:t>
      </w:r>
      <w:r w:rsidR="00B33C8D">
        <w:t>K</w:t>
      </w:r>
      <w:r w:rsidR="00B33C8D" w:rsidRPr="00B33C8D">
        <w:t xml:space="preserve">-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sidR="00B33C8D" w:rsidRPr="00B33C8D">
        <w:rPr>
          <w:i/>
          <w:iCs/>
        </w:rPr>
        <w:t>K-Nearest Neighbor</w:t>
      </w:r>
      <w:r w:rsidR="00B33C8D" w:rsidRPr="00B33C8D">
        <w:t xml:space="preserve"> (K-NN).</w:t>
      </w:r>
    </w:p>
    <w:p w14:paraId="5E15127D" w14:textId="7C3D7F3A" w:rsidR="00EC7AEC" w:rsidRDefault="00B33C8D" w:rsidP="00B33C8D">
      <w:pPr>
        <w:ind w:firstLine="720"/>
      </w:pPr>
      <w:r w:rsidRPr="00B33C8D">
        <w:t xml:space="preserve"> Metode yang digunakan dalam penelitian ini adalah pengambilan data dengan melakukan pengukuran pada komponen jam tangan, kemudian dilakukan pengolahan data menggunakan </w:t>
      </w:r>
      <w:r w:rsidRPr="00B33C8D">
        <w:rPr>
          <w:i/>
          <w:iCs/>
        </w:rPr>
        <w:t>software</w:t>
      </w:r>
      <w:r w:rsidRPr="00B33C8D">
        <w:t xml:space="preserve"> MATLAB dan proses klasifikasi menggunakan algoritma K-NN. Pada proses pengolahan data, dilakukan tahapan preprocessing seperti </w:t>
      </w:r>
      <w:r w:rsidRPr="00B33C8D">
        <w:rPr>
          <w:i/>
          <w:iCs/>
        </w:rPr>
        <w:t>filtering</w:t>
      </w:r>
      <w:r w:rsidRPr="00B33C8D">
        <w:t xml:space="preserve"> dan ekstraksi fitur dengan metode </w:t>
      </w:r>
      <w:r w:rsidRPr="00B33C8D">
        <w:rPr>
          <w:i/>
          <w:iCs/>
        </w:rPr>
        <w:t>Gray Level Co-occurrence Matrix</w:t>
      </w:r>
      <w:r w:rsidRPr="00B33C8D">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5E46C3B6" w14:textId="77777777" w:rsidR="00B33C8D" w:rsidRPr="00B33C8D" w:rsidRDefault="00B33C8D" w:rsidP="00B33C8D">
      <w:pPr>
        <w:ind w:firstLine="720"/>
      </w:pPr>
    </w:p>
    <w:p w14:paraId="5B346FF3" w14:textId="7D28A6E6" w:rsidR="00805C05" w:rsidRDefault="00805C05" w:rsidP="00805C05">
      <w:pPr>
        <w:pStyle w:val="Heading2"/>
        <w:numPr>
          <w:ilvl w:val="2"/>
          <w:numId w:val="3"/>
        </w:numPr>
        <w:rPr>
          <w:sz w:val="24"/>
          <w:szCs w:val="24"/>
        </w:rPr>
      </w:pPr>
      <w:bookmarkStart w:id="38" w:name="_Toc130610737"/>
      <w:r w:rsidRPr="00805C05">
        <w:rPr>
          <w:sz w:val="24"/>
          <w:szCs w:val="24"/>
        </w:rPr>
        <w:lastRenderedPageBreak/>
        <w:t>Jurnal oleh</w:t>
      </w:r>
      <w:r w:rsidR="00B33C8D">
        <w:rPr>
          <w:sz w:val="24"/>
          <w:szCs w:val="24"/>
        </w:rPr>
        <w:t xml:space="preserve"> Valentina Dkk Tahun 2020</w:t>
      </w:r>
      <w:bookmarkEnd w:id="38"/>
    </w:p>
    <w:p w14:paraId="3D7DA60D" w14:textId="77777777" w:rsidR="00B33C8D" w:rsidRDefault="006C489B" w:rsidP="00B33C8D">
      <w:pPr>
        <w:ind w:firstLine="720"/>
      </w:pPr>
      <w:r>
        <w:t xml:space="preserve">Berdasarkan jurnah ilmiah yang </w:t>
      </w:r>
      <w:r w:rsidR="004015ED">
        <w:t>ber</w:t>
      </w:r>
      <w:r>
        <w:t>judul</w:t>
      </w:r>
      <w:r w:rsidR="00B33C8D">
        <w:t xml:space="preserve"> </w:t>
      </w:r>
      <w:r w:rsidR="00B33C8D" w:rsidRPr="00B33C8D">
        <w:t xml:space="preserve">pengenalan gambar botol plastik dan kaleng minuman menggunakan metode </w:t>
      </w:r>
      <w:r w:rsidR="00B33C8D" w:rsidRPr="00B33C8D">
        <w:rPr>
          <w:i/>
          <w:iCs/>
        </w:rPr>
        <w:t>convolutional neural network</w:t>
      </w:r>
      <w:r w:rsidR="00B33C8D">
        <w:t xml:space="preserve"> </w:t>
      </w:r>
      <w:r w:rsidR="00B33C8D">
        <w:fldChar w:fldCharType="begin"/>
      </w:r>
      <w:r w:rsidR="00B33C8D">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rsidR="00B33C8D">
        <w:fldChar w:fldCharType="separate"/>
      </w:r>
      <w:r w:rsidR="00B33C8D" w:rsidRPr="00B33C8D">
        <w:rPr>
          <w:rFonts w:cs="Times New Roman"/>
        </w:rPr>
        <w:t>(Valentina et al., 2020)</w:t>
      </w:r>
      <w:r w:rsidR="00B33C8D">
        <w:fldChar w:fldCharType="end"/>
      </w:r>
      <w:r w:rsidR="00B33C8D">
        <w:t xml:space="preserve">. </w:t>
      </w:r>
      <w:r w:rsidR="00B33C8D" w:rsidRPr="00B33C8D">
        <w:t xml:space="preserve">Metode CNN dipilih karena keandalannya dalam mengenali pola visual pada gambar dan telah banyak digunakan pada berbagai aplikasi pengenalan gambar. Pada penelitian ini, dataset yang digunakan terdiri dari 220 gambar botol plastik dan 220 gambar kaleng minuman. Tahap pertama dari penelitian ini adalah melakukan </w:t>
      </w:r>
      <w:r w:rsidR="00B33C8D" w:rsidRPr="00B33C8D">
        <w:rPr>
          <w:i/>
          <w:iCs/>
        </w:rPr>
        <w:t>preprocessing</w:t>
      </w:r>
      <w:r w:rsidR="00B33C8D" w:rsidRPr="00B33C8D">
        <w:t xml:space="preserve"> pada dataset untuk memastikan kualitas gambar yang digunakan dalam proses pengenalan. Proses </w:t>
      </w:r>
      <w:r w:rsidR="00B33C8D" w:rsidRPr="00B33C8D">
        <w:rPr>
          <w:i/>
          <w:iCs/>
        </w:rPr>
        <w:t>preprocessing</w:t>
      </w:r>
      <w:r w:rsidR="00B33C8D" w:rsidRPr="00B33C8D">
        <w:t xml:space="preserve"> meliputi </w:t>
      </w:r>
      <w:r w:rsidR="00B33C8D" w:rsidRPr="00B33C8D">
        <w:rPr>
          <w:i/>
          <w:iCs/>
        </w:rPr>
        <w:t>resizing</w:t>
      </w:r>
      <w:r w:rsidR="00B33C8D" w:rsidRPr="00B33C8D">
        <w:t xml:space="preserve"> gambar menjadi ukuran yang sama dan melakukan augmentasi data untuk meningkatkan variasi pada dataset. Selanjutnya, dilakukan pelatihan model CNN menggunakan arsitektur yang telah ditentukan.</w:t>
      </w:r>
    </w:p>
    <w:p w14:paraId="2349AA70" w14:textId="31E51C5B" w:rsidR="00B33C8D" w:rsidRDefault="00B33C8D" w:rsidP="00B33C8D">
      <w:pPr>
        <w:ind w:firstLine="720"/>
      </w:pPr>
      <w:r w:rsidRPr="00B33C8D">
        <w:t xml:space="preserve">Arsitektur yang digunakan terdiri dari beberapa </w:t>
      </w:r>
      <w:r w:rsidRPr="00B33C8D">
        <w:rPr>
          <w:i/>
          <w:iCs/>
        </w:rPr>
        <w:t>layer</w:t>
      </w:r>
      <w:r w:rsidRPr="00B33C8D">
        <w:t xml:space="preserve"> konvolusi dan </w:t>
      </w:r>
      <w:r w:rsidRPr="00B33C8D">
        <w:rPr>
          <w:i/>
          <w:iCs/>
        </w:rPr>
        <w:t>pooling</w:t>
      </w:r>
      <w:r w:rsidRPr="00B33C8D">
        <w:t xml:space="preserve">, serta </w:t>
      </w:r>
      <w:r w:rsidRPr="00B33C8D">
        <w:rPr>
          <w:i/>
          <w:iCs/>
        </w:rPr>
        <w:t>layer fully</w:t>
      </w:r>
      <w:r w:rsidRPr="00B33C8D">
        <w:t xml:space="preserve"> </w:t>
      </w:r>
      <w:r w:rsidRPr="00B33C8D">
        <w:rPr>
          <w:i/>
          <w:iCs/>
        </w:rPr>
        <w:t>connected</w:t>
      </w:r>
      <w:r w:rsidRPr="00B33C8D">
        <w:t xml:space="preserve"> pada bagian akhir. Pengujian dilakukan dengan membagi dataset menjadi data latih dan data uji dengan perbandingan 80:20.</w:t>
      </w:r>
      <w:r>
        <w:t xml:space="preserve"> </w:t>
      </w:r>
      <w:r w:rsidRPr="00B33C8D">
        <w:t>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D7007CA" w14:textId="77777777" w:rsidR="00B33C8D" w:rsidRDefault="00B33C8D" w:rsidP="00B33C8D">
      <w:pPr>
        <w:ind w:firstLine="720"/>
      </w:pPr>
    </w:p>
    <w:p w14:paraId="406DC559" w14:textId="34ECA1DA" w:rsidR="004A6720" w:rsidRDefault="004A6720" w:rsidP="00B33C8D">
      <w:pPr>
        <w:ind w:firstLine="720"/>
      </w:pPr>
    </w:p>
    <w:p w14:paraId="70242000" w14:textId="77777777" w:rsidR="00B33C8D" w:rsidRDefault="00B33C8D" w:rsidP="00B33C8D">
      <w:pPr>
        <w:ind w:firstLine="720"/>
      </w:pPr>
    </w:p>
    <w:p w14:paraId="6EF63E30" w14:textId="4E38B27C" w:rsidR="00B33C8D" w:rsidRPr="00B33C8D" w:rsidRDefault="00B33C8D" w:rsidP="00B33C8D">
      <w:pPr>
        <w:ind w:firstLine="720"/>
        <w:sectPr w:rsidR="00B33C8D" w:rsidRPr="00B33C8D" w:rsidSect="00C003C7">
          <w:headerReference w:type="default" r:id="rId24"/>
          <w:footerReference w:type="default" r:id="rId25"/>
          <w:type w:val="continuous"/>
          <w:pgSz w:w="11906" w:h="16838" w:code="9"/>
          <w:pgMar w:top="1701" w:right="1701" w:bottom="1701" w:left="2268" w:header="708" w:footer="708" w:gutter="0"/>
          <w:cols w:space="708"/>
          <w:docGrid w:linePitch="360"/>
        </w:sectPr>
      </w:pPr>
    </w:p>
    <w:p w14:paraId="68734064" w14:textId="0CB39C0E" w:rsidR="004A6720" w:rsidRDefault="00D42051" w:rsidP="00D42051">
      <w:pPr>
        <w:pStyle w:val="Itabel"/>
      </w:pPr>
      <w:bookmarkStart w:id="39" w:name="_Toc130611631"/>
      <w:r>
        <w:lastRenderedPageBreak/>
        <w:t>Tabel 2.1. Hasil Penelitian Relevan</w:t>
      </w:r>
      <w:bookmarkEnd w:id="39"/>
    </w:p>
    <w:tbl>
      <w:tblPr>
        <w:tblStyle w:val="TableGrid"/>
        <w:tblW w:w="0" w:type="auto"/>
        <w:tblInd w:w="0" w:type="dxa"/>
        <w:tblLook w:val="04A0" w:firstRow="1" w:lastRow="0" w:firstColumn="1" w:lastColumn="0" w:noHBand="0" w:noVBand="1"/>
      </w:tblPr>
      <w:tblGrid>
        <w:gridCol w:w="570"/>
        <w:gridCol w:w="1835"/>
        <w:gridCol w:w="2693"/>
        <w:gridCol w:w="2552"/>
        <w:gridCol w:w="5209"/>
      </w:tblGrid>
      <w:tr w:rsidR="004A6720" w14:paraId="4CA470DA" w14:textId="77777777" w:rsidTr="004A6720">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7E8C9D1E" w14:textId="77777777" w:rsidR="004A6720" w:rsidRDefault="004A6720" w:rsidP="004A6720">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73748E2B" w14:textId="77777777" w:rsidR="004A6720" w:rsidRDefault="004A6720" w:rsidP="004A6720">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597EF4A4" w14:textId="77777777" w:rsidR="004A6720" w:rsidRDefault="004A6720" w:rsidP="004A6720">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767C1C81" w14:textId="77777777" w:rsidR="004A6720" w:rsidRDefault="004A6720" w:rsidP="004A6720">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hideMark/>
          </w:tcPr>
          <w:p w14:paraId="125E7468" w14:textId="77777777" w:rsidR="004A6720" w:rsidRDefault="004A6720" w:rsidP="004A6720">
            <w:pPr>
              <w:jc w:val="center"/>
            </w:pPr>
            <w:r>
              <w:t>Hasil</w:t>
            </w:r>
          </w:p>
        </w:tc>
      </w:tr>
      <w:tr w:rsidR="004A6720" w14:paraId="2FD55B1B"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5B8A4870" w14:textId="5F99EAC5" w:rsidR="004A6720" w:rsidRDefault="004A6720" w:rsidP="004A6720">
            <w:pPr>
              <w:jc w:val="center"/>
            </w:pPr>
            <w:r>
              <w:t>1.</w:t>
            </w:r>
          </w:p>
        </w:tc>
        <w:tc>
          <w:tcPr>
            <w:tcW w:w="1835" w:type="dxa"/>
            <w:tcBorders>
              <w:top w:val="single" w:sz="4" w:space="0" w:color="auto"/>
              <w:left w:val="single" w:sz="4" w:space="0" w:color="auto"/>
              <w:bottom w:val="single" w:sz="4" w:space="0" w:color="auto"/>
              <w:right w:val="single" w:sz="4" w:space="0" w:color="auto"/>
            </w:tcBorders>
            <w:hideMark/>
          </w:tcPr>
          <w:p w14:paraId="6309EA72" w14:textId="77777777" w:rsidR="004A6720" w:rsidRDefault="004A6720" w:rsidP="004A6720">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hideMark/>
          </w:tcPr>
          <w:p w14:paraId="0E73F7A0" w14:textId="358561E0" w:rsidR="004A6720" w:rsidRDefault="004A6720" w:rsidP="004A6720">
            <w:pPr>
              <w:jc w:val="left"/>
            </w:pPr>
            <w:r w:rsidRPr="006C08D0">
              <w:rPr>
                <w:i/>
                <w:iCs/>
              </w:rPr>
              <w:t>YOLOv4</w:t>
            </w:r>
            <w:r>
              <w:t xml:space="preserve"> dan </w:t>
            </w:r>
            <w:r w:rsidRPr="006C08D0">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hideMark/>
          </w:tcPr>
          <w:p w14:paraId="11EF714C" w14:textId="3F1B0596" w:rsidR="004A6720" w:rsidRDefault="004A6720" w:rsidP="004A6720">
            <w:pPr>
              <w:jc w:val="left"/>
            </w:pPr>
            <w:r w:rsidRPr="006C08D0">
              <w:rPr>
                <w:i/>
                <w:iCs/>
              </w:rPr>
              <w:t>YOLOv4</w:t>
            </w:r>
            <w:r>
              <w:t xml:space="preserve"> dan </w:t>
            </w:r>
            <w:r w:rsidRPr="006C08D0">
              <w:rPr>
                <w:i/>
                <w:iCs/>
              </w:rPr>
              <w:t>R-CNN</w:t>
            </w:r>
            <w:r>
              <w:t xml:space="preserve"> Menggunakan </w:t>
            </w:r>
            <w:r w:rsidRPr="006C08D0">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hideMark/>
          </w:tcPr>
          <w:p w14:paraId="29DA1E9E" w14:textId="2E316243" w:rsidR="004A6720" w:rsidRDefault="004A6720" w:rsidP="004A6720">
            <w:pPr>
              <w:jc w:val="left"/>
            </w:pPr>
            <w:r>
              <w:t xml:space="preserve">Model </w:t>
            </w:r>
            <w:r w:rsidRPr="00B9173B">
              <w:rPr>
                <w:i/>
                <w:iCs/>
              </w:rPr>
              <w:t>YOLOv4</w:t>
            </w:r>
            <w:r>
              <w:t xml:space="preserve"> mencapai akurasi deteksi sebesar 96,71%, sementara Model </w:t>
            </w:r>
            <w:r w:rsidRPr="00B9173B">
              <w:rPr>
                <w:i/>
                <w:iCs/>
              </w:rPr>
              <w:t>Mask R-CNN</w:t>
            </w:r>
            <w:r>
              <w:t xml:space="preserve"> mencapai akurasi deteksi sebesar 97,06%. Namun, Model </w:t>
            </w:r>
            <w:r w:rsidRPr="00B9173B">
              <w:rPr>
                <w:i/>
                <w:iCs/>
              </w:rPr>
              <w:t>Mask R-CNN</w:t>
            </w:r>
            <w:r>
              <w:t xml:space="preserve"> memerlukan waktu komputasi yang lebih lama dibandingkan dengan Model </w:t>
            </w:r>
            <w:r w:rsidRPr="00B9173B">
              <w:rPr>
                <w:i/>
                <w:iCs/>
              </w:rPr>
              <w:t>YOLOv4.</w:t>
            </w:r>
          </w:p>
        </w:tc>
      </w:tr>
      <w:tr w:rsidR="004A6720" w14:paraId="437F9DD3"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2714EE21" w14:textId="77777777" w:rsidR="004A6720" w:rsidRDefault="004A6720" w:rsidP="004A6720">
            <w:pPr>
              <w:jc w:val="center"/>
            </w:pPr>
            <w:r>
              <w:t>2.</w:t>
            </w:r>
          </w:p>
        </w:tc>
        <w:tc>
          <w:tcPr>
            <w:tcW w:w="1835" w:type="dxa"/>
            <w:tcBorders>
              <w:top w:val="single" w:sz="4" w:space="0" w:color="auto"/>
              <w:left w:val="single" w:sz="4" w:space="0" w:color="auto"/>
              <w:bottom w:val="single" w:sz="4" w:space="0" w:color="auto"/>
              <w:right w:val="single" w:sz="4" w:space="0" w:color="auto"/>
            </w:tcBorders>
            <w:hideMark/>
          </w:tcPr>
          <w:p w14:paraId="6900413A" w14:textId="77777777" w:rsidR="004A6720" w:rsidRDefault="004A6720" w:rsidP="004A6720">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hideMark/>
          </w:tcPr>
          <w:p w14:paraId="49D334B9" w14:textId="4BF28804" w:rsidR="004A6720" w:rsidRDefault="006C08D0" w:rsidP="004A6720">
            <w:pPr>
              <w:jc w:val="left"/>
            </w:pPr>
            <w:r>
              <w:t xml:space="preserve">Pendeteksian kerusakan kemasan makanan menggunakan </w:t>
            </w:r>
            <w:r w:rsidR="004A6720" w:rsidRPr="006C08D0">
              <w:rPr>
                <w:i/>
                <w:iCs/>
              </w:rPr>
              <w:t>Tensorflow</w:t>
            </w:r>
            <w:r w:rsidR="004A6720">
              <w:t xml:space="preserve"> dan </w:t>
            </w:r>
            <w:r w:rsidR="004A6720" w:rsidRPr="006C08D0">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hideMark/>
          </w:tcPr>
          <w:p w14:paraId="469A7134" w14:textId="6CDF3B9D" w:rsidR="004A6720" w:rsidRDefault="004A6720" w:rsidP="004A6720">
            <w:pPr>
              <w:jc w:val="left"/>
            </w:pPr>
            <w:r>
              <w:t xml:space="preserve">CNN dengan melakukan augmentasi data seperti </w:t>
            </w:r>
            <w:r w:rsidRPr="006C08D0">
              <w:rPr>
                <w:i/>
                <w:iCs/>
              </w:rPr>
              <w:t xml:space="preserve">flipping, rotation, </w:t>
            </w:r>
            <w:r w:rsidRPr="006C08D0">
              <w:t>dan</w:t>
            </w:r>
            <w:r w:rsidRPr="006C08D0">
              <w:rPr>
                <w:i/>
                <w:iCs/>
              </w:rPr>
              <w:t xml:space="preserve"> zooming.</w:t>
            </w:r>
          </w:p>
        </w:tc>
        <w:tc>
          <w:tcPr>
            <w:tcW w:w="5209" w:type="dxa"/>
            <w:tcBorders>
              <w:top w:val="single" w:sz="4" w:space="0" w:color="auto"/>
              <w:left w:val="single" w:sz="4" w:space="0" w:color="auto"/>
              <w:bottom w:val="single" w:sz="4" w:space="0" w:color="auto"/>
              <w:right w:val="single" w:sz="4" w:space="0" w:color="auto"/>
            </w:tcBorders>
            <w:hideMark/>
          </w:tcPr>
          <w:p w14:paraId="2DF5A31F" w14:textId="2DCA3A00" w:rsidR="004A6720" w:rsidRDefault="004A6720" w:rsidP="004A6720">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4A6720" w14:paraId="147FBEE5"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11D67F06" w14:textId="77777777" w:rsidR="004A6720" w:rsidRDefault="004A6720" w:rsidP="004A6720">
            <w:pPr>
              <w:jc w:val="center"/>
            </w:pPr>
            <w:r>
              <w:t>3.</w:t>
            </w:r>
          </w:p>
        </w:tc>
        <w:tc>
          <w:tcPr>
            <w:tcW w:w="1835" w:type="dxa"/>
            <w:tcBorders>
              <w:top w:val="single" w:sz="4" w:space="0" w:color="auto"/>
              <w:left w:val="single" w:sz="4" w:space="0" w:color="auto"/>
              <w:bottom w:val="single" w:sz="4" w:space="0" w:color="auto"/>
              <w:right w:val="single" w:sz="4" w:space="0" w:color="auto"/>
            </w:tcBorders>
            <w:hideMark/>
          </w:tcPr>
          <w:p w14:paraId="6CD3B4B6" w14:textId="77777777" w:rsidR="004A6720" w:rsidRDefault="004A6720" w:rsidP="004A6720">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hideMark/>
          </w:tcPr>
          <w:p w14:paraId="10C8986A" w14:textId="26CA69BD" w:rsidR="004A6720" w:rsidRDefault="004A6720" w:rsidP="004A6720">
            <w:pPr>
              <w:jc w:val="left"/>
            </w:pPr>
            <w:r>
              <w:t xml:space="preserve">Penerapan </w:t>
            </w:r>
            <w:r w:rsidR="006C08D0" w:rsidRPr="006C08D0">
              <w:rPr>
                <w:i/>
                <w:iCs/>
              </w:rPr>
              <w:t>convolutional neural network deep learning</w:t>
            </w:r>
            <w:r w:rsidR="006C08D0">
              <w:t xml:space="preserve"> dalam pendeteksian citra biji jagung kering</w:t>
            </w:r>
            <w:r>
              <w:t>.</w:t>
            </w:r>
          </w:p>
        </w:tc>
        <w:tc>
          <w:tcPr>
            <w:tcW w:w="2552" w:type="dxa"/>
            <w:tcBorders>
              <w:top w:val="single" w:sz="4" w:space="0" w:color="auto"/>
              <w:left w:val="single" w:sz="4" w:space="0" w:color="auto"/>
              <w:bottom w:val="single" w:sz="4" w:space="0" w:color="auto"/>
              <w:right w:val="single" w:sz="4" w:space="0" w:color="auto"/>
            </w:tcBorders>
            <w:hideMark/>
          </w:tcPr>
          <w:p w14:paraId="7A8BDC5E" w14:textId="4AFEDB56" w:rsidR="004A6720" w:rsidRDefault="004A6720" w:rsidP="004A6720">
            <w:pPr>
              <w:jc w:val="left"/>
            </w:pPr>
            <w:r>
              <w:t>CNN.</w:t>
            </w:r>
          </w:p>
        </w:tc>
        <w:tc>
          <w:tcPr>
            <w:tcW w:w="5209" w:type="dxa"/>
            <w:tcBorders>
              <w:top w:val="single" w:sz="4" w:space="0" w:color="auto"/>
              <w:left w:val="single" w:sz="4" w:space="0" w:color="auto"/>
              <w:bottom w:val="single" w:sz="4" w:space="0" w:color="auto"/>
              <w:right w:val="single" w:sz="4" w:space="0" w:color="auto"/>
            </w:tcBorders>
            <w:hideMark/>
          </w:tcPr>
          <w:p w14:paraId="6291F563" w14:textId="77777777" w:rsidR="004A6720" w:rsidRDefault="004A6720" w:rsidP="004A6720">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4A6720" w14:paraId="5235C98D"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03CB0833" w14:textId="2ED072DD" w:rsidR="004A6720" w:rsidRDefault="004A6720" w:rsidP="004A6720">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hideMark/>
          </w:tcPr>
          <w:p w14:paraId="1F063810" w14:textId="77777777" w:rsidR="004A6720" w:rsidRDefault="004A6720" w:rsidP="004A6720">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hideMark/>
          </w:tcPr>
          <w:p w14:paraId="4CA185BE" w14:textId="4F5BB404" w:rsidR="004A6720" w:rsidRPr="005840CB" w:rsidRDefault="004A6720" w:rsidP="004A6720">
            <w:pPr>
              <w:jc w:val="left"/>
              <w:rPr>
                <w:i/>
                <w:iCs/>
              </w:rPr>
            </w:pPr>
            <w:r w:rsidRPr="005840CB">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hideMark/>
          </w:tcPr>
          <w:p w14:paraId="6B94B23F" w14:textId="77777777" w:rsidR="004A6720" w:rsidRDefault="004A6720" w:rsidP="004A6720">
            <w:pPr>
              <w:jc w:val="left"/>
            </w:pPr>
            <w:r>
              <w:t>YOLOv3  dan CNN.</w:t>
            </w:r>
          </w:p>
        </w:tc>
        <w:tc>
          <w:tcPr>
            <w:tcW w:w="5209" w:type="dxa"/>
            <w:tcBorders>
              <w:top w:val="single" w:sz="4" w:space="0" w:color="auto"/>
              <w:left w:val="single" w:sz="4" w:space="0" w:color="auto"/>
              <w:bottom w:val="single" w:sz="4" w:space="0" w:color="auto"/>
              <w:right w:val="single" w:sz="4" w:space="0" w:color="auto"/>
            </w:tcBorders>
            <w:hideMark/>
          </w:tcPr>
          <w:p w14:paraId="42870E20" w14:textId="77777777" w:rsidR="004A6720" w:rsidRDefault="004A6720" w:rsidP="004A6720">
            <w:pPr>
              <w:jc w:val="left"/>
            </w:pPr>
            <w:r>
              <w:t xml:space="preserve">Hasil evaluasi menunjukkan bahwa sistem pendeteksi cacat kemasan yang dikembangkan memiliki akurasi yang baik, dengan nilai rata-rata F1 </w:t>
            </w:r>
            <w:r w:rsidRPr="005840CB">
              <w:rPr>
                <w:i/>
                <w:iCs/>
              </w:rPr>
              <w:t xml:space="preserve">score </w:t>
            </w:r>
            <w:r>
              <w:t xml:space="preserve">sebesar 0,87. Dalam pengujian sistem </w:t>
            </w:r>
            <w:r w:rsidRPr="005840CB">
              <w:rPr>
                <w:i/>
                <w:iCs/>
              </w:rPr>
              <w:t>real-time</w:t>
            </w:r>
            <w:r>
              <w:t>, sistem pendeteksi cacat kemasan berhasil mendeteksi cacat pada kemasan dengan kecepatan 30 fps (</w:t>
            </w:r>
            <w:r w:rsidRPr="005840CB">
              <w:rPr>
                <w:i/>
                <w:iCs/>
              </w:rPr>
              <w:t>frame per second</w:t>
            </w:r>
            <w:r>
              <w:t>), sehingga sistem dapat digunakan dalam industri yang membutuhkan pendeteksi cacat pada kemasan dengan kecepatan tinggi.</w:t>
            </w:r>
          </w:p>
        </w:tc>
      </w:tr>
      <w:tr w:rsidR="004A6720" w14:paraId="3A00173D"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7481FD96" w14:textId="77777777" w:rsidR="004A6720" w:rsidRDefault="004A6720" w:rsidP="004A6720">
            <w:pPr>
              <w:jc w:val="center"/>
            </w:pPr>
            <w:r>
              <w:t>5.</w:t>
            </w:r>
          </w:p>
        </w:tc>
        <w:tc>
          <w:tcPr>
            <w:tcW w:w="1835" w:type="dxa"/>
            <w:tcBorders>
              <w:top w:val="single" w:sz="4" w:space="0" w:color="auto"/>
              <w:left w:val="single" w:sz="4" w:space="0" w:color="auto"/>
              <w:bottom w:val="single" w:sz="4" w:space="0" w:color="auto"/>
              <w:right w:val="single" w:sz="4" w:space="0" w:color="auto"/>
            </w:tcBorders>
            <w:hideMark/>
          </w:tcPr>
          <w:p w14:paraId="39EA5BC1" w14:textId="77777777" w:rsidR="004A6720" w:rsidRDefault="004A6720" w:rsidP="004A6720">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hideMark/>
          </w:tcPr>
          <w:p w14:paraId="6ECEC31E" w14:textId="3CF409CA" w:rsidR="004A6720" w:rsidRPr="005840CB" w:rsidRDefault="004A6720" w:rsidP="004A6720">
            <w:pPr>
              <w:jc w:val="left"/>
              <w:rPr>
                <w:i/>
                <w:iCs/>
              </w:rPr>
            </w:pPr>
            <w:r w:rsidRPr="005840CB">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hideMark/>
          </w:tcPr>
          <w:p w14:paraId="0D204518" w14:textId="77777777" w:rsidR="004A6720" w:rsidRDefault="004A6720" w:rsidP="004A6720">
            <w:pPr>
              <w:jc w:val="left"/>
            </w:pPr>
            <w:r w:rsidRPr="005840CB">
              <w:rPr>
                <w:i/>
                <w:iCs/>
              </w:rPr>
              <w:t>Convolutional Neural Network</w:t>
            </w:r>
            <w:r>
              <w:t xml:space="preserve"> (CNN) dengan </w:t>
            </w:r>
            <w:r w:rsidRPr="005840CB">
              <w:rPr>
                <w:i/>
                <w:iCs/>
              </w:rPr>
              <w:t>transfer learning</w:t>
            </w:r>
            <w:r>
              <w:t xml:space="preserve"> menggunakan model </w:t>
            </w:r>
            <w:r w:rsidRPr="005840CB">
              <w:rPr>
                <w:i/>
                <w:iCs/>
              </w:rPr>
              <w:t>MobileNetV2</w:t>
            </w:r>
            <w:r>
              <w:t xml:space="preserve"> sebagai </w:t>
            </w:r>
            <w:r w:rsidRPr="005840CB">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2A07727A" w14:textId="77777777" w:rsidR="004A6720" w:rsidRDefault="004A6720" w:rsidP="004A6720">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7ABF741B" w14:textId="77777777" w:rsidR="004A6720" w:rsidRDefault="004A6720" w:rsidP="004A6720">
            <w:pPr>
              <w:jc w:val="left"/>
            </w:pPr>
          </w:p>
          <w:p w14:paraId="1DD61C15" w14:textId="77777777" w:rsidR="004A6720" w:rsidRDefault="004A6720" w:rsidP="004A6720">
            <w:pPr>
              <w:jc w:val="left"/>
            </w:pPr>
          </w:p>
        </w:tc>
      </w:tr>
      <w:tr w:rsidR="004A6720" w14:paraId="3B2AF131"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30884F2F" w14:textId="0DD36653" w:rsidR="004A6720" w:rsidRDefault="004A6720" w:rsidP="004A6720">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hideMark/>
          </w:tcPr>
          <w:p w14:paraId="7852979C" w14:textId="77777777" w:rsidR="004A6720" w:rsidRDefault="004A6720" w:rsidP="004A6720">
            <w:pPr>
              <w:jc w:val="left"/>
            </w:pPr>
            <w:r>
              <w:t>Priyanti (2021)</w:t>
            </w:r>
          </w:p>
        </w:tc>
        <w:tc>
          <w:tcPr>
            <w:tcW w:w="2693" w:type="dxa"/>
            <w:tcBorders>
              <w:top w:val="single" w:sz="4" w:space="0" w:color="auto"/>
              <w:left w:val="single" w:sz="4" w:space="0" w:color="auto"/>
              <w:bottom w:val="single" w:sz="4" w:space="0" w:color="auto"/>
              <w:right w:val="single" w:sz="4" w:space="0" w:color="auto"/>
            </w:tcBorders>
            <w:hideMark/>
          </w:tcPr>
          <w:p w14:paraId="138F3E33" w14:textId="5A94AF0D" w:rsidR="004A6720" w:rsidRDefault="005840CB" w:rsidP="004A6720">
            <w:pPr>
              <w:jc w:val="left"/>
            </w:pPr>
            <w:r>
              <w:t xml:space="preserve">Deteksi bakteri pada produk makanan kemasan menggunakan algoritma </w:t>
            </w:r>
            <w:r w:rsidR="004A6720" w:rsidRPr="005840CB">
              <w:rPr>
                <w:i/>
                <w:iCs/>
              </w:rPr>
              <w:t>Naïve Bayes</w:t>
            </w:r>
            <w:r w:rsidR="004A6720">
              <w:t xml:space="preserve">. </w:t>
            </w:r>
          </w:p>
        </w:tc>
        <w:tc>
          <w:tcPr>
            <w:tcW w:w="2552" w:type="dxa"/>
            <w:tcBorders>
              <w:top w:val="single" w:sz="4" w:space="0" w:color="auto"/>
              <w:left w:val="single" w:sz="4" w:space="0" w:color="auto"/>
              <w:bottom w:val="single" w:sz="4" w:space="0" w:color="auto"/>
              <w:right w:val="single" w:sz="4" w:space="0" w:color="auto"/>
            </w:tcBorders>
            <w:hideMark/>
          </w:tcPr>
          <w:p w14:paraId="7951EE2F" w14:textId="150C69C1" w:rsidR="004A6720" w:rsidRDefault="004A6720" w:rsidP="004A6720">
            <w:pPr>
              <w:jc w:val="left"/>
            </w:pPr>
            <w:r>
              <w:t xml:space="preserve">Algoritma </w:t>
            </w:r>
            <w:r w:rsidRPr="005840CB">
              <w:rPr>
                <w:i/>
                <w:iCs/>
              </w:rPr>
              <w:t>Naïve Bayes</w:t>
            </w:r>
            <w:r>
              <w:t xml:space="preserve"> dan </w:t>
            </w:r>
            <w:r w:rsidRPr="005840CB">
              <w:rPr>
                <w:i/>
                <w:iCs/>
              </w:rPr>
              <w:t>preprocessing</w:t>
            </w:r>
            <w:r>
              <w:t xml:space="preserve"> menggunakan  </w:t>
            </w:r>
            <w:r w:rsidRPr="005840CB">
              <w:rPr>
                <w:i/>
                <w:iCs/>
              </w:rPr>
              <w:t xml:space="preserve">filtering, smoothing, </w:t>
            </w:r>
            <w:r w:rsidRPr="005840CB">
              <w:t>dan</w:t>
            </w:r>
            <w:r w:rsidRPr="005840CB">
              <w:rPr>
                <w:i/>
                <w:iCs/>
              </w:rPr>
              <w:t xml:space="preserve"> scaling.</w:t>
            </w:r>
          </w:p>
        </w:tc>
        <w:tc>
          <w:tcPr>
            <w:tcW w:w="5209" w:type="dxa"/>
            <w:tcBorders>
              <w:top w:val="single" w:sz="4" w:space="0" w:color="auto"/>
              <w:left w:val="single" w:sz="4" w:space="0" w:color="auto"/>
              <w:bottom w:val="single" w:sz="4" w:space="0" w:color="auto"/>
              <w:right w:val="single" w:sz="4" w:space="0" w:color="auto"/>
            </w:tcBorders>
            <w:hideMark/>
          </w:tcPr>
          <w:p w14:paraId="572B821A" w14:textId="77777777" w:rsidR="004A6720" w:rsidRDefault="004A6720" w:rsidP="004A6720">
            <w:pPr>
              <w:jc w:val="left"/>
            </w:pPr>
            <w:r>
              <w:t xml:space="preserve">Hasil evaluasi menunjukkan bahwa algoritma </w:t>
            </w:r>
            <w:r w:rsidRPr="005840CB">
              <w:rPr>
                <w:i/>
                <w:iCs/>
              </w:rPr>
              <w:t>Naïve Bayes</w:t>
            </w:r>
            <w:r>
              <w:t xml:space="preserve"> dapat digunakan untuk mendeteksi bakteri pada produk makanan kemasan dengan tingkat akurasi yang baik, yaitu sebesar 90,62%.  </w:t>
            </w:r>
          </w:p>
        </w:tc>
      </w:tr>
      <w:tr w:rsidR="004A6720" w14:paraId="2308EFE6"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7973C528" w14:textId="77777777" w:rsidR="004A6720" w:rsidRDefault="004A6720" w:rsidP="004A6720">
            <w:pPr>
              <w:jc w:val="center"/>
            </w:pPr>
            <w:r>
              <w:t>7.</w:t>
            </w:r>
          </w:p>
        </w:tc>
        <w:tc>
          <w:tcPr>
            <w:tcW w:w="1835" w:type="dxa"/>
            <w:tcBorders>
              <w:top w:val="single" w:sz="4" w:space="0" w:color="auto"/>
              <w:left w:val="single" w:sz="4" w:space="0" w:color="auto"/>
              <w:bottom w:val="single" w:sz="4" w:space="0" w:color="auto"/>
              <w:right w:val="single" w:sz="4" w:space="0" w:color="auto"/>
            </w:tcBorders>
            <w:hideMark/>
          </w:tcPr>
          <w:p w14:paraId="695F7FFF" w14:textId="77777777" w:rsidR="004A6720" w:rsidRDefault="004A6720" w:rsidP="004A6720">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hideMark/>
          </w:tcPr>
          <w:p w14:paraId="0FBE4C35" w14:textId="0B0D70AC" w:rsidR="004A6720" w:rsidRDefault="004A6720" w:rsidP="004A6720">
            <w:pPr>
              <w:jc w:val="left"/>
            </w:pPr>
            <w:r>
              <w:t xml:space="preserve">Penerapan </w:t>
            </w:r>
            <w:r w:rsidR="005840CB" w:rsidRPr="005840CB">
              <w:rPr>
                <w:i/>
                <w:iCs/>
              </w:rPr>
              <w:t>multi-label image classification</w:t>
            </w:r>
            <w:r w:rsidR="005840CB">
              <w:t xml:space="preserve"> menggunakan metode </w:t>
            </w:r>
            <w:r w:rsidR="005840CB" w:rsidRPr="005840CB">
              <w:rPr>
                <w:i/>
                <w:iCs/>
              </w:rPr>
              <w:t>convolutional neural network</w:t>
            </w:r>
            <w:r w:rsidR="005840CB">
              <w:t xml:space="preserve"> (CNN) untuk sortir botol minuman</w:t>
            </w:r>
            <w:r>
              <w:t>.</w:t>
            </w:r>
          </w:p>
        </w:tc>
        <w:tc>
          <w:tcPr>
            <w:tcW w:w="2552" w:type="dxa"/>
            <w:tcBorders>
              <w:top w:val="single" w:sz="4" w:space="0" w:color="auto"/>
              <w:left w:val="single" w:sz="4" w:space="0" w:color="auto"/>
              <w:bottom w:val="single" w:sz="4" w:space="0" w:color="auto"/>
              <w:right w:val="single" w:sz="4" w:space="0" w:color="auto"/>
            </w:tcBorders>
            <w:hideMark/>
          </w:tcPr>
          <w:p w14:paraId="127E3651" w14:textId="20C4E2C3" w:rsidR="004A6720" w:rsidRDefault="004A6720" w:rsidP="004A6720">
            <w:pPr>
              <w:jc w:val="left"/>
            </w:pPr>
            <w:r>
              <w:t>CNN.</w:t>
            </w:r>
          </w:p>
        </w:tc>
        <w:tc>
          <w:tcPr>
            <w:tcW w:w="5209" w:type="dxa"/>
            <w:tcBorders>
              <w:top w:val="single" w:sz="4" w:space="0" w:color="auto"/>
              <w:left w:val="single" w:sz="4" w:space="0" w:color="auto"/>
              <w:bottom w:val="single" w:sz="4" w:space="0" w:color="auto"/>
              <w:right w:val="single" w:sz="4" w:space="0" w:color="auto"/>
            </w:tcBorders>
            <w:hideMark/>
          </w:tcPr>
          <w:p w14:paraId="0EF68996" w14:textId="77777777" w:rsidR="004A6720" w:rsidRDefault="004A6720" w:rsidP="004A6720">
            <w:pPr>
              <w:jc w:val="left"/>
            </w:pPr>
            <w:r>
              <w:t xml:space="preserve">Hasil dari penelitian menunjukkan bahwa teknik </w:t>
            </w:r>
            <w:r w:rsidRPr="005840CB">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4A6720" w14:paraId="2B23F1E7"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28E80B12" w14:textId="77777777" w:rsidR="004A6720" w:rsidRDefault="004A6720" w:rsidP="004A6720">
            <w:pPr>
              <w:jc w:val="center"/>
            </w:pPr>
            <w:r>
              <w:t>8.</w:t>
            </w:r>
          </w:p>
        </w:tc>
        <w:tc>
          <w:tcPr>
            <w:tcW w:w="1835" w:type="dxa"/>
            <w:tcBorders>
              <w:top w:val="single" w:sz="4" w:space="0" w:color="auto"/>
              <w:left w:val="single" w:sz="4" w:space="0" w:color="auto"/>
              <w:bottom w:val="single" w:sz="4" w:space="0" w:color="auto"/>
              <w:right w:val="single" w:sz="4" w:space="0" w:color="auto"/>
            </w:tcBorders>
            <w:hideMark/>
          </w:tcPr>
          <w:p w14:paraId="68FD7413" w14:textId="77777777" w:rsidR="004A6720" w:rsidRDefault="004A6720" w:rsidP="004A6720">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5E5AE221" w14:textId="681C3637" w:rsidR="004A6720" w:rsidRDefault="004A6720" w:rsidP="004A6720">
            <w:pPr>
              <w:jc w:val="left"/>
            </w:pPr>
            <w:r>
              <w:t xml:space="preserve">Implementasi </w:t>
            </w:r>
            <w:r w:rsidRPr="00D05BBE">
              <w:rPr>
                <w:i/>
                <w:iCs/>
              </w:rPr>
              <w:t>Convolutional Neural Network</w:t>
            </w:r>
            <w:r>
              <w:t xml:space="preserve"> dengan Arsitektur </w:t>
            </w:r>
            <w:r w:rsidR="00D05BBE" w:rsidRPr="00D05BBE">
              <w:rPr>
                <w:i/>
                <w:iCs/>
              </w:rPr>
              <w:t xml:space="preserve">ResNet50 </w:t>
            </w:r>
            <w:r>
              <w:t>untuk Identifikasi Jenis Sampah Plastik.</w:t>
            </w:r>
          </w:p>
          <w:p w14:paraId="5FA1F509" w14:textId="77777777" w:rsidR="004A6720" w:rsidRDefault="004A6720" w:rsidP="004A6720">
            <w:pPr>
              <w:jc w:val="left"/>
            </w:pPr>
          </w:p>
        </w:tc>
        <w:tc>
          <w:tcPr>
            <w:tcW w:w="2552" w:type="dxa"/>
            <w:tcBorders>
              <w:top w:val="single" w:sz="4" w:space="0" w:color="auto"/>
              <w:left w:val="single" w:sz="4" w:space="0" w:color="auto"/>
              <w:bottom w:val="single" w:sz="4" w:space="0" w:color="auto"/>
              <w:right w:val="single" w:sz="4" w:space="0" w:color="auto"/>
            </w:tcBorders>
            <w:hideMark/>
          </w:tcPr>
          <w:p w14:paraId="63424D6F" w14:textId="3C3C276F" w:rsidR="004A6720" w:rsidRDefault="004A6720" w:rsidP="004A6720">
            <w:pPr>
              <w:jc w:val="left"/>
            </w:pPr>
            <w:r>
              <w:t xml:space="preserve">CNN dengan dilatih menggunakan metode </w:t>
            </w:r>
            <w:r w:rsidRPr="00D05BBE">
              <w:rPr>
                <w:i/>
                <w:iCs/>
              </w:rPr>
              <w:t>transfer learning</w:t>
            </w:r>
            <w:r>
              <w:t xml:space="preserve"> dengan arsitektur </w:t>
            </w:r>
            <w:r w:rsidRPr="00D05BBE">
              <w:rPr>
                <w:i/>
                <w:iCs/>
              </w:rPr>
              <w:t>ResNet50.</w:t>
            </w:r>
          </w:p>
        </w:tc>
        <w:tc>
          <w:tcPr>
            <w:tcW w:w="5209" w:type="dxa"/>
            <w:tcBorders>
              <w:top w:val="single" w:sz="4" w:space="0" w:color="auto"/>
              <w:left w:val="single" w:sz="4" w:space="0" w:color="auto"/>
              <w:bottom w:val="single" w:sz="4" w:space="0" w:color="auto"/>
              <w:right w:val="single" w:sz="4" w:space="0" w:color="auto"/>
            </w:tcBorders>
            <w:hideMark/>
          </w:tcPr>
          <w:p w14:paraId="01A17C23" w14:textId="77777777" w:rsidR="004A6720" w:rsidRDefault="004A6720" w:rsidP="004A6720">
            <w:pPr>
              <w:jc w:val="left"/>
            </w:pPr>
            <w:r>
              <w:t xml:space="preserve">Hasil terbaik yang diperoleh mencapai akurasi 99,63% dengan menggunakan metode augmentasi gambar yaitu </w:t>
            </w:r>
            <w:r w:rsidRPr="00D05BBE">
              <w:rPr>
                <w:i/>
                <w:iCs/>
              </w:rPr>
              <w:t>flip vertical</w:t>
            </w:r>
            <w:r>
              <w:t xml:space="preserve"> dan </w:t>
            </w:r>
            <w:r w:rsidRPr="00D05BBE">
              <w:rPr>
                <w:i/>
                <w:iCs/>
              </w:rPr>
              <w:t>flip horizontal</w:t>
            </w:r>
            <w:r>
              <w:t>.</w:t>
            </w:r>
          </w:p>
        </w:tc>
      </w:tr>
      <w:tr w:rsidR="004A6720" w14:paraId="25567FE6"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1D0404B0" w14:textId="0209300F" w:rsidR="004A6720" w:rsidRDefault="004A6720" w:rsidP="004A6720">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hideMark/>
          </w:tcPr>
          <w:p w14:paraId="3E3483C8" w14:textId="77777777" w:rsidR="004A6720" w:rsidRDefault="004A6720" w:rsidP="004A6720">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hideMark/>
          </w:tcPr>
          <w:p w14:paraId="7FB05573" w14:textId="4BC27987" w:rsidR="004A6720" w:rsidRDefault="004A6720" w:rsidP="004A6720">
            <w:pPr>
              <w:jc w:val="left"/>
            </w:pPr>
            <w:r>
              <w:t>Pen</w:t>
            </w:r>
            <w:r w:rsidR="001A69DC">
              <w:t xml:space="preserve">erapan klasifikasi untuk kelayakan hasil produksi jam tangan dengan menggunakan algoritma </w:t>
            </w:r>
            <w:r w:rsidR="00D05BBE" w:rsidRPr="001A69DC">
              <w:rPr>
                <w:i/>
                <w:iCs/>
              </w:rPr>
              <w:t>K-Nearest Neighbor</w:t>
            </w:r>
            <w:r w:rsidR="001A69DC">
              <w:t>.</w:t>
            </w:r>
          </w:p>
        </w:tc>
        <w:tc>
          <w:tcPr>
            <w:tcW w:w="2552" w:type="dxa"/>
            <w:tcBorders>
              <w:top w:val="single" w:sz="4" w:space="0" w:color="auto"/>
              <w:left w:val="single" w:sz="4" w:space="0" w:color="auto"/>
              <w:bottom w:val="single" w:sz="4" w:space="0" w:color="auto"/>
              <w:right w:val="single" w:sz="4" w:space="0" w:color="auto"/>
            </w:tcBorders>
            <w:hideMark/>
          </w:tcPr>
          <w:p w14:paraId="2ACB115E" w14:textId="0B604111" w:rsidR="004A6720" w:rsidRPr="00D05BBE" w:rsidRDefault="004A6720" w:rsidP="004A6720">
            <w:pPr>
              <w:jc w:val="left"/>
              <w:rPr>
                <w:i/>
                <w:iCs/>
              </w:rPr>
            </w:pPr>
            <w:r w:rsidRPr="00D05BBE">
              <w:rPr>
                <w:i/>
                <w:iCs/>
              </w:rPr>
              <w:t xml:space="preserve">Algoritma K-Nearest Neighbor </w:t>
            </w:r>
            <w:r w:rsidRPr="00D05BBE">
              <w:t>dengan metode</w:t>
            </w:r>
            <w:r w:rsidRPr="00D05BBE">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hideMark/>
          </w:tcPr>
          <w:p w14:paraId="4B660EE7" w14:textId="77777777" w:rsidR="004A6720" w:rsidRDefault="004A6720" w:rsidP="004A6720">
            <w:pPr>
              <w:jc w:val="left"/>
            </w:pPr>
            <w:r>
              <w:t xml:space="preserve">Hasil penelitian menunjukkan bahwa penggunaan algoritma K-NN pada proses klasifikasi kelayakan hasil produksi jam tangan menghasilkan akurasi sebesar 96,7%. </w:t>
            </w:r>
          </w:p>
        </w:tc>
      </w:tr>
      <w:tr w:rsidR="004A6720" w14:paraId="2EB0A00D" w14:textId="77777777" w:rsidTr="004A6720">
        <w:tc>
          <w:tcPr>
            <w:tcW w:w="570" w:type="dxa"/>
            <w:tcBorders>
              <w:top w:val="single" w:sz="4" w:space="0" w:color="auto"/>
              <w:left w:val="single" w:sz="4" w:space="0" w:color="auto"/>
              <w:bottom w:val="single" w:sz="4" w:space="0" w:color="auto"/>
              <w:right w:val="single" w:sz="4" w:space="0" w:color="auto"/>
            </w:tcBorders>
            <w:hideMark/>
          </w:tcPr>
          <w:p w14:paraId="02755514" w14:textId="77777777" w:rsidR="004A6720" w:rsidRDefault="004A6720" w:rsidP="004A6720">
            <w:pPr>
              <w:jc w:val="center"/>
            </w:pPr>
            <w:r>
              <w:t>10.</w:t>
            </w:r>
          </w:p>
        </w:tc>
        <w:tc>
          <w:tcPr>
            <w:tcW w:w="1835" w:type="dxa"/>
            <w:tcBorders>
              <w:top w:val="single" w:sz="4" w:space="0" w:color="auto"/>
              <w:left w:val="single" w:sz="4" w:space="0" w:color="auto"/>
              <w:bottom w:val="single" w:sz="4" w:space="0" w:color="auto"/>
              <w:right w:val="single" w:sz="4" w:space="0" w:color="auto"/>
            </w:tcBorders>
            <w:hideMark/>
          </w:tcPr>
          <w:p w14:paraId="6A4D8E6B" w14:textId="77777777" w:rsidR="004A6720" w:rsidRDefault="004A6720" w:rsidP="004A6720">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hideMark/>
          </w:tcPr>
          <w:p w14:paraId="3C5D9AE1" w14:textId="39241373" w:rsidR="004A6720" w:rsidRDefault="004A6720" w:rsidP="004A6720">
            <w:pPr>
              <w:jc w:val="left"/>
            </w:pPr>
            <w:r>
              <w:t>P</w:t>
            </w:r>
            <w:r w:rsidR="001A69DC">
              <w:t xml:space="preserve">engenalan gambar botol plastik dan kaleng minuman menggunakan metode </w:t>
            </w:r>
            <w:r w:rsidR="001A69DC" w:rsidRPr="001A69DC">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hideMark/>
          </w:tcPr>
          <w:p w14:paraId="6E0B8BD1" w14:textId="125F380E" w:rsidR="004A6720" w:rsidRDefault="001A69DC" w:rsidP="004A6720">
            <w:pPr>
              <w:jc w:val="left"/>
            </w:pPr>
            <w:r w:rsidRPr="001A69DC">
              <w:rPr>
                <w:i/>
                <w:iCs/>
              </w:rPr>
              <w:t>Convolutional neural network</w:t>
            </w:r>
            <w:r w:rsidR="004A6720">
              <w:t xml:space="preserve"> (CNN).</w:t>
            </w:r>
          </w:p>
        </w:tc>
        <w:tc>
          <w:tcPr>
            <w:tcW w:w="5209" w:type="dxa"/>
            <w:tcBorders>
              <w:top w:val="single" w:sz="4" w:space="0" w:color="auto"/>
              <w:left w:val="single" w:sz="4" w:space="0" w:color="auto"/>
              <w:bottom w:val="single" w:sz="4" w:space="0" w:color="auto"/>
              <w:right w:val="single" w:sz="4" w:space="0" w:color="auto"/>
            </w:tcBorders>
            <w:hideMark/>
          </w:tcPr>
          <w:p w14:paraId="4BFFC836" w14:textId="77777777" w:rsidR="004A6720" w:rsidRDefault="004A6720" w:rsidP="004A6720">
            <w:pPr>
              <w:jc w:val="left"/>
            </w:pPr>
            <w:r>
              <w:t>Hasil pengujian menunjukkan bahwa model yang dihasilkan dapat mengenali botol plastik dan kaleng minuman dengan akurasi sebesar 97,5%.</w:t>
            </w:r>
          </w:p>
        </w:tc>
      </w:tr>
    </w:tbl>
    <w:p w14:paraId="7D3F11C5" w14:textId="77777777" w:rsidR="004A6720" w:rsidRDefault="004A6720" w:rsidP="00EC7AEC"/>
    <w:p w14:paraId="0EBB148F" w14:textId="77777777" w:rsidR="00BA14B4" w:rsidRDefault="00BA14B4" w:rsidP="00BA14B4">
      <w:pPr>
        <w:sectPr w:rsidR="00BA14B4" w:rsidSect="004A6720">
          <w:headerReference w:type="even" r:id="rId26"/>
          <w:headerReference w:type="default" r:id="rId27"/>
          <w:footerReference w:type="even" r:id="rId28"/>
          <w:footerReference w:type="default" r:id="rId29"/>
          <w:pgSz w:w="16838" w:h="11906" w:orient="landscape" w:code="9"/>
          <w:pgMar w:top="1701" w:right="1701" w:bottom="1701" w:left="2268" w:header="709" w:footer="709" w:gutter="0"/>
          <w:cols w:space="708"/>
          <w:docGrid w:linePitch="360"/>
        </w:sectPr>
      </w:pPr>
    </w:p>
    <w:p w14:paraId="704B3711" w14:textId="78EF4871" w:rsidR="00BA14B4" w:rsidRDefault="00BA14B4" w:rsidP="00BA14B4">
      <w:pPr>
        <w:ind w:firstLine="720"/>
      </w:pPr>
      <w:r>
        <w:lastRenderedPageBreak/>
        <w:t>Berdasarkan studi pustaka yang dilakukan mengenai penggunaan</w:t>
      </w:r>
      <w:r w:rsidRPr="00BA14B4">
        <w:rPr>
          <w:i/>
          <w:iCs/>
        </w:rPr>
        <w:t xml:space="preserve"> Deep Learning </w:t>
      </w:r>
      <w:r>
        <w:t xml:space="preserve">dengan </w:t>
      </w:r>
      <w:r w:rsidRPr="00BA14B4">
        <w:rPr>
          <w:i/>
          <w:iCs/>
        </w:rPr>
        <w:t>Tensorflow</w:t>
      </w:r>
      <w:r>
        <w:t xml:space="preserve"> dan </w:t>
      </w:r>
      <w:r w:rsidRPr="00BA14B4">
        <w:rPr>
          <w:i/>
          <w:iCs/>
        </w:rPr>
        <w:t>Convolutional Neural Network (CNN)</w:t>
      </w:r>
      <w:r>
        <w:t xml:space="preserve"> untuk pendeteksian kemasan makanan yang rusak, dapat disimpulkan bahwa:</w:t>
      </w:r>
    </w:p>
    <w:p w14:paraId="0CA0E55A" w14:textId="64B0296A" w:rsidR="00BA14B4" w:rsidRDefault="00BA14B4" w:rsidP="00BA14B4">
      <w:pPr>
        <w:pStyle w:val="ListParagraph"/>
        <w:numPr>
          <w:ilvl w:val="0"/>
          <w:numId w:val="5"/>
        </w:numPr>
      </w:pPr>
      <w:r w:rsidRPr="00BA14B4">
        <w:rPr>
          <w:i/>
          <w:iCs/>
        </w:rPr>
        <w:t>Deep Learning</w:t>
      </w:r>
      <w:r>
        <w:t xml:space="preserve"> merupakan salah satu teknik </w:t>
      </w:r>
      <w:r w:rsidRPr="00BA14B4">
        <w:rPr>
          <w:i/>
          <w:iCs/>
        </w:rPr>
        <w:t>Machine Learning</w:t>
      </w:r>
      <w:r>
        <w:t xml:space="preserve"> yang mampu memproses data dalam jumlah besar dan kompleks dengan cepat dan akurat.</w:t>
      </w:r>
    </w:p>
    <w:p w14:paraId="138B5D6D" w14:textId="704BF3DB" w:rsidR="00BA14B4" w:rsidRDefault="00BA14B4" w:rsidP="00BA14B4">
      <w:pPr>
        <w:pStyle w:val="ListParagraph"/>
        <w:numPr>
          <w:ilvl w:val="0"/>
          <w:numId w:val="5"/>
        </w:numPr>
      </w:pPr>
      <w:r w:rsidRPr="00BA14B4">
        <w:rPr>
          <w:i/>
          <w:iCs/>
        </w:rPr>
        <w:t>Tensorflow</w:t>
      </w:r>
      <w:r>
        <w:t xml:space="preserve"> adalah salah satu </w:t>
      </w:r>
      <w:r w:rsidRPr="00BA14B4">
        <w:rPr>
          <w:i/>
          <w:iCs/>
        </w:rPr>
        <w:t>platform</w:t>
      </w:r>
      <w:r>
        <w:t xml:space="preserve"> atau </w:t>
      </w:r>
      <w:r w:rsidRPr="00BA14B4">
        <w:rPr>
          <w:i/>
          <w:iCs/>
        </w:rPr>
        <w:t>library</w:t>
      </w:r>
      <w:r>
        <w:t xml:space="preserve"> yang populer digunakan dalam implementasi </w:t>
      </w:r>
      <w:r w:rsidRPr="00BA14B4">
        <w:rPr>
          <w:i/>
          <w:iCs/>
        </w:rPr>
        <w:t>Deep Learning</w:t>
      </w:r>
      <w:r>
        <w:t xml:space="preserve"> dan memudahkan pengguna dalam membuat dan mengoptimasi model </w:t>
      </w:r>
      <w:r w:rsidRPr="00BA14B4">
        <w:rPr>
          <w:i/>
          <w:iCs/>
        </w:rPr>
        <w:t>Deep Learning</w:t>
      </w:r>
      <w:r>
        <w:t>.</w:t>
      </w:r>
    </w:p>
    <w:p w14:paraId="648BED1F" w14:textId="53D4F777" w:rsidR="00BA14B4" w:rsidRDefault="00BA14B4" w:rsidP="00BA14B4">
      <w:pPr>
        <w:pStyle w:val="ListParagraph"/>
        <w:numPr>
          <w:ilvl w:val="0"/>
          <w:numId w:val="5"/>
        </w:numPr>
      </w:pPr>
      <w:r>
        <w:t xml:space="preserve">CNN merupakan salah satu jenis arsitektur </w:t>
      </w:r>
      <w:r w:rsidRPr="00BA14B4">
        <w:rPr>
          <w:i/>
          <w:iCs/>
        </w:rPr>
        <w:t>Deep Learning</w:t>
      </w:r>
      <w:r>
        <w:t xml:space="preserve"> yang efektif digunakan dalam tugas-tugas pengenalan citra atau </w:t>
      </w:r>
      <w:r w:rsidRPr="00BA14B4">
        <w:rPr>
          <w:i/>
          <w:iCs/>
        </w:rPr>
        <w:t>image recognition</w:t>
      </w:r>
      <w:r>
        <w:t>.</w:t>
      </w:r>
    </w:p>
    <w:p w14:paraId="6714A5E3" w14:textId="585B6ABC" w:rsidR="00BA14B4" w:rsidRDefault="00BA14B4" w:rsidP="00BA14B4">
      <w:pPr>
        <w:pStyle w:val="ListParagraph"/>
        <w:numPr>
          <w:ilvl w:val="0"/>
          <w:numId w:val="5"/>
        </w:numPr>
      </w:pPr>
      <w:r>
        <w:t xml:space="preserve">Pendeteksian kemasan biskuit Nextar yang rusak dapat dilakukan dengan menggunakan teknik </w:t>
      </w:r>
      <w:r w:rsidRPr="00BA14B4">
        <w:rPr>
          <w:i/>
          <w:iCs/>
        </w:rPr>
        <w:t>Deep Learning</w:t>
      </w:r>
      <w:r>
        <w:t xml:space="preserve"> dengan </w:t>
      </w:r>
      <w:r w:rsidRPr="00BA14B4">
        <w:rPr>
          <w:i/>
          <w:iCs/>
        </w:rPr>
        <w:t>Tensorflow</w:t>
      </w:r>
      <w:r>
        <w:t xml:space="preserve"> dan CNN, dengan data set yang diolah melalui beberapa tahap </w:t>
      </w:r>
      <w:r w:rsidRPr="00BA14B4">
        <w:rPr>
          <w:i/>
          <w:iCs/>
        </w:rPr>
        <w:t>preprocessing</w:t>
      </w:r>
      <w:r>
        <w:t>.</w:t>
      </w:r>
    </w:p>
    <w:p w14:paraId="00BC60CF" w14:textId="073266DC" w:rsidR="00BA14B4" w:rsidRDefault="00BA14B4" w:rsidP="00BA14B4">
      <w:pPr>
        <w:pStyle w:val="ListParagraph"/>
        <w:numPr>
          <w:ilvl w:val="0"/>
          <w:numId w:val="5"/>
        </w:numPr>
      </w:pPr>
      <w:r>
        <w:t xml:space="preserve">Dalam penelitian-penelitian terdahulu, teknik </w:t>
      </w:r>
      <w:r w:rsidRPr="00BA14B4">
        <w:rPr>
          <w:i/>
          <w:iCs/>
        </w:rPr>
        <w:t>Deep Learning</w:t>
      </w:r>
      <w:r>
        <w:t xml:space="preserve"> dengan </w:t>
      </w:r>
      <w:r w:rsidRPr="00BA14B4">
        <w:rPr>
          <w:i/>
          <w:iCs/>
        </w:rPr>
        <w:t>Tensorflow</w:t>
      </w:r>
      <w:r>
        <w:t xml:space="preserve"> dan CNN telah terbukti berhasil dalam melakukan pendeteksian cacat atau kerusakan pada produk makanan lainnya.</w:t>
      </w:r>
    </w:p>
    <w:p w14:paraId="096D170F" w14:textId="0103901D" w:rsidR="004A6720" w:rsidRPr="00EC7AEC" w:rsidRDefault="00BA14B4" w:rsidP="00BA14B4">
      <w:pPr>
        <w:ind w:firstLine="720"/>
      </w:pPr>
      <w:r>
        <w:t xml:space="preserve">Dari kesimpulan tersebut, dapat disimpulkan bahwa teknik </w:t>
      </w:r>
      <w:r w:rsidRPr="00BA14B4">
        <w:rPr>
          <w:i/>
          <w:iCs/>
        </w:rPr>
        <w:t>Deep Learning</w:t>
      </w:r>
      <w:r>
        <w:t xml:space="preserve"> dengan </w:t>
      </w:r>
      <w:r w:rsidRPr="00BA14B4">
        <w:rPr>
          <w:i/>
          <w:iCs/>
        </w:rPr>
        <w:t>Tensorflow</w:t>
      </w:r>
      <w:r>
        <w:t xml:space="preserve"> dan CNN merupakan salah satu metode yang efektif dan dapat digunakan untuk pendeteksian kemasan biskuit Nextar yang rusak, dengan asumsi pengumpulan dan </w:t>
      </w:r>
      <w:r w:rsidRPr="00BA14B4">
        <w:rPr>
          <w:i/>
          <w:iCs/>
        </w:rPr>
        <w:t>preprocessing</w:t>
      </w:r>
      <w:r>
        <w:t xml:space="preserve"> data yang tepat dilakukan.</w:t>
      </w:r>
    </w:p>
    <w:p w14:paraId="71EF0696" w14:textId="77777777" w:rsidR="00F9461A" w:rsidRDefault="00F9461A" w:rsidP="004158B8"/>
    <w:p w14:paraId="5232F0C0" w14:textId="4ED2395A" w:rsidR="00F9461A" w:rsidRDefault="00F9461A" w:rsidP="004158B8">
      <w:pPr>
        <w:sectPr w:rsidR="00F9461A" w:rsidSect="00BA14B4">
          <w:headerReference w:type="default" r:id="rId30"/>
          <w:footerReference w:type="default" r:id="rId31"/>
          <w:pgSz w:w="11906" w:h="16838" w:code="9"/>
          <w:pgMar w:top="1701" w:right="1701" w:bottom="1701" w:left="2268" w:header="709" w:footer="709" w:gutter="0"/>
          <w:cols w:space="708"/>
          <w:docGrid w:linePitch="360"/>
        </w:sectPr>
      </w:pPr>
    </w:p>
    <w:p w14:paraId="673A4CF9" w14:textId="36C8C251" w:rsidR="00F9461A" w:rsidRDefault="00F9461A" w:rsidP="00F9461A">
      <w:pPr>
        <w:pStyle w:val="Heading1"/>
      </w:pPr>
      <w:bookmarkStart w:id="40" w:name="_Toc130610738"/>
      <w:r>
        <w:lastRenderedPageBreak/>
        <w:t>BAB III</w:t>
      </w:r>
      <w:bookmarkEnd w:id="40"/>
    </w:p>
    <w:p w14:paraId="4ED37CE2" w14:textId="6FC701E0" w:rsidR="00E73836" w:rsidRPr="00E73836" w:rsidRDefault="00E73836" w:rsidP="00E73836">
      <w:pPr>
        <w:pStyle w:val="Heading1"/>
      </w:pPr>
      <w:bookmarkStart w:id="41" w:name="_Toc130610739"/>
      <w:r>
        <w:t>METODE PENELITIAN</w:t>
      </w:r>
      <w:bookmarkEnd w:id="41"/>
    </w:p>
    <w:p w14:paraId="3AAE34ED" w14:textId="7B5328B3" w:rsidR="00F9461A" w:rsidRDefault="00F9461A" w:rsidP="004158B8"/>
    <w:p w14:paraId="76E5B579" w14:textId="77777777" w:rsidR="0023534B" w:rsidRPr="0023534B" w:rsidRDefault="0023534B" w:rsidP="0023534B">
      <w:pPr>
        <w:pStyle w:val="ListParagraph"/>
        <w:keepNext/>
        <w:keepLines/>
        <w:numPr>
          <w:ilvl w:val="0"/>
          <w:numId w:val="4"/>
        </w:numPr>
        <w:jc w:val="left"/>
        <w:outlineLvl w:val="1"/>
        <w:rPr>
          <w:rFonts w:eastAsiaTheme="majorEastAsia" w:cstheme="majorBidi"/>
          <w:b/>
          <w:vanish/>
          <w:sz w:val="28"/>
          <w:szCs w:val="26"/>
        </w:rPr>
      </w:pPr>
      <w:bookmarkStart w:id="42" w:name="_Toc130422685"/>
      <w:bookmarkStart w:id="43" w:name="_Toc130422839"/>
      <w:bookmarkStart w:id="44" w:name="_Toc130425953"/>
      <w:bookmarkStart w:id="45" w:name="_Toc130608382"/>
      <w:bookmarkStart w:id="46" w:name="_Toc130610740"/>
      <w:bookmarkEnd w:id="42"/>
      <w:bookmarkEnd w:id="43"/>
      <w:bookmarkEnd w:id="44"/>
      <w:bookmarkEnd w:id="45"/>
      <w:bookmarkEnd w:id="46"/>
    </w:p>
    <w:p w14:paraId="0E792418" w14:textId="77777777" w:rsidR="0023534B" w:rsidRPr="0023534B" w:rsidRDefault="0023534B" w:rsidP="0023534B">
      <w:pPr>
        <w:pStyle w:val="ListParagraph"/>
        <w:keepNext/>
        <w:keepLines/>
        <w:numPr>
          <w:ilvl w:val="0"/>
          <w:numId w:val="4"/>
        </w:numPr>
        <w:jc w:val="left"/>
        <w:outlineLvl w:val="1"/>
        <w:rPr>
          <w:rFonts w:eastAsiaTheme="majorEastAsia" w:cstheme="majorBidi"/>
          <w:b/>
          <w:vanish/>
          <w:sz w:val="28"/>
          <w:szCs w:val="26"/>
        </w:rPr>
      </w:pPr>
      <w:bookmarkStart w:id="47" w:name="_Toc130422686"/>
      <w:bookmarkStart w:id="48" w:name="_Toc130422840"/>
      <w:bookmarkStart w:id="49" w:name="_Toc130425954"/>
      <w:bookmarkStart w:id="50" w:name="_Toc130608383"/>
      <w:bookmarkStart w:id="51" w:name="_Toc130610741"/>
      <w:bookmarkEnd w:id="47"/>
      <w:bookmarkEnd w:id="48"/>
      <w:bookmarkEnd w:id="49"/>
      <w:bookmarkEnd w:id="50"/>
      <w:bookmarkEnd w:id="51"/>
    </w:p>
    <w:p w14:paraId="039A541C" w14:textId="77777777" w:rsidR="0023534B" w:rsidRPr="0023534B" w:rsidRDefault="0023534B" w:rsidP="0023534B">
      <w:pPr>
        <w:pStyle w:val="ListParagraph"/>
        <w:keepNext/>
        <w:keepLines/>
        <w:numPr>
          <w:ilvl w:val="0"/>
          <w:numId w:val="4"/>
        </w:numPr>
        <w:jc w:val="left"/>
        <w:outlineLvl w:val="1"/>
        <w:rPr>
          <w:rFonts w:eastAsiaTheme="majorEastAsia" w:cstheme="majorBidi"/>
          <w:b/>
          <w:vanish/>
          <w:sz w:val="28"/>
          <w:szCs w:val="26"/>
        </w:rPr>
      </w:pPr>
      <w:bookmarkStart w:id="52" w:name="_Toc130422687"/>
      <w:bookmarkStart w:id="53" w:name="_Toc130422841"/>
      <w:bookmarkStart w:id="54" w:name="_Toc130425955"/>
      <w:bookmarkStart w:id="55" w:name="_Toc130608384"/>
      <w:bookmarkStart w:id="56" w:name="_Toc130610742"/>
      <w:bookmarkEnd w:id="52"/>
      <w:bookmarkEnd w:id="53"/>
      <w:bookmarkEnd w:id="54"/>
      <w:bookmarkEnd w:id="55"/>
      <w:bookmarkEnd w:id="56"/>
    </w:p>
    <w:p w14:paraId="3C70A1C8" w14:textId="626044B6" w:rsidR="0023534B" w:rsidRDefault="0023534B" w:rsidP="0023534B">
      <w:pPr>
        <w:pStyle w:val="Heading2"/>
        <w:numPr>
          <w:ilvl w:val="1"/>
          <w:numId w:val="4"/>
        </w:numPr>
      </w:pPr>
      <w:bookmarkStart w:id="57" w:name="_Toc130610743"/>
      <w:r>
        <w:t>Metode Penelitian</w:t>
      </w:r>
      <w:bookmarkEnd w:id="57"/>
    </w:p>
    <w:p w14:paraId="2238E651" w14:textId="6176848C" w:rsidR="0023534B" w:rsidRDefault="0074495B" w:rsidP="0074495B">
      <w:pPr>
        <w:pStyle w:val="Heading2"/>
        <w:numPr>
          <w:ilvl w:val="2"/>
          <w:numId w:val="4"/>
        </w:numPr>
        <w:rPr>
          <w:sz w:val="24"/>
          <w:szCs w:val="24"/>
        </w:rPr>
      </w:pPr>
      <w:bookmarkStart w:id="58" w:name="_Toc130610744"/>
      <w:r w:rsidRPr="0074495B">
        <w:rPr>
          <w:sz w:val="24"/>
          <w:szCs w:val="24"/>
        </w:rPr>
        <w:t>Pengumpulan Data</w:t>
      </w:r>
      <w:bookmarkEnd w:id="58"/>
    </w:p>
    <w:p w14:paraId="091DC058" w14:textId="05B99E95" w:rsidR="00D42051" w:rsidRDefault="00D42051" w:rsidP="00D42051">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3D0573D3" w14:textId="77777777" w:rsidR="00D42051" w:rsidRDefault="00D42051" w:rsidP="00D42051">
      <w:pPr>
        <w:ind w:firstLine="720"/>
      </w:pPr>
    </w:p>
    <w:p w14:paraId="5568A10C" w14:textId="1405A2C6" w:rsidR="00D42051" w:rsidRDefault="00D42051" w:rsidP="00D42051">
      <w:pPr>
        <w:jc w:val="center"/>
      </w:pPr>
      <w:r>
        <w:rPr>
          <w:noProof/>
        </w:rPr>
        <w:drawing>
          <wp:inline distT="0" distB="0" distL="0" distR="0" wp14:anchorId="1C52A9BC" wp14:editId="5DD53790">
            <wp:extent cx="3240000" cy="13955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2"/>
                    <a:stretch>
                      <a:fillRect/>
                    </a:stretch>
                  </pic:blipFill>
                  <pic:spPr>
                    <a:xfrm>
                      <a:off x="0" y="0"/>
                      <a:ext cx="3240000" cy="1395559"/>
                    </a:xfrm>
                    <a:prstGeom prst="rect">
                      <a:avLst/>
                    </a:prstGeom>
                    <a:noFill/>
                    <a:ln>
                      <a:noFill/>
                    </a:ln>
                  </pic:spPr>
                </pic:pic>
              </a:graphicData>
            </a:graphic>
          </wp:inline>
        </w:drawing>
      </w:r>
    </w:p>
    <w:p w14:paraId="29F7223A" w14:textId="6B884123" w:rsidR="00D42051" w:rsidRDefault="00D42051" w:rsidP="00D42051">
      <w:pPr>
        <w:pStyle w:val="Igambar"/>
      </w:pPr>
      <w:bookmarkStart w:id="59" w:name="_Toc130611641"/>
      <w:r>
        <w:t>Gambar 3.1. Tampilan Kemasan yang Bagus</w:t>
      </w:r>
      <w:bookmarkEnd w:id="59"/>
    </w:p>
    <w:p w14:paraId="6537DBD7" w14:textId="77777777" w:rsidR="00D42051" w:rsidRDefault="00D42051" w:rsidP="00D42051"/>
    <w:p w14:paraId="66557656" w14:textId="49210D3C" w:rsidR="00D42051" w:rsidRDefault="00D42051" w:rsidP="00D42051">
      <w:pPr>
        <w:jc w:val="center"/>
      </w:pPr>
      <w:r>
        <w:rPr>
          <w:noProof/>
        </w:rPr>
        <w:drawing>
          <wp:inline distT="0" distB="0" distL="0" distR="0" wp14:anchorId="1D7B180A" wp14:editId="4DC1251D">
            <wp:extent cx="3240000" cy="140229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3"/>
                    <a:stretch>
                      <a:fillRect/>
                    </a:stretch>
                  </pic:blipFill>
                  <pic:spPr>
                    <a:xfrm>
                      <a:off x="0" y="0"/>
                      <a:ext cx="3240000" cy="1402291"/>
                    </a:xfrm>
                    <a:prstGeom prst="rect">
                      <a:avLst/>
                    </a:prstGeom>
                    <a:noFill/>
                    <a:ln>
                      <a:noFill/>
                    </a:ln>
                  </pic:spPr>
                </pic:pic>
              </a:graphicData>
            </a:graphic>
          </wp:inline>
        </w:drawing>
      </w:r>
    </w:p>
    <w:p w14:paraId="1AC7E94B" w14:textId="36914D63" w:rsidR="00D42051" w:rsidRDefault="00D42051" w:rsidP="00D42051">
      <w:pPr>
        <w:pStyle w:val="Igambar"/>
      </w:pPr>
      <w:bookmarkStart w:id="60" w:name="_Toc130611642"/>
      <w:r>
        <w:t>Gambar 3.2. Tampilan Gambar yang Rusak</w:t>
      </w:r>
      <w:bookmarkEnd w:id="60"/>
    </w:p>
    <w:p w14:paraId="7F529522" w14:textId="77777777" w:rsidR="00D42051" w:rsidRPr="00D42051" w:rsidRDefault="00D42051" w:rsidP="00D42051"/>
    <w:p w14:paraId="7966EB54" w14:textId="7B3B96EE" w:rsidR="0074495B" w:rsidRDefault="008A280E" w:rsidP="0074495B">
      <w:pPr>
        <w:pStyle w:val="Heading2"/>
        <w:numPr>
          <w:ilvl w:val="2"/>
          <w:numId w:val="4"/>
        </w:numPr>
        <w:rPr>
          <w:sz w:val="24"/>
          <w:szCs w:val="24"/>
        </w:rPr>
      </w:pPr>
      <w:bookmarkStart w:id="61" w:name="_Toc130610745"/>
      <w:r w:rsidRPr="008A280E">
        <w:rPr>
          <w:i/>
          <w:iCs/>
          <w:sz w:val="24"/>
          <w:szCs w:val="24"/>
        </w:rPr>
        <w:t>Preprocessing</w:t>
      </w:r>
      <w:r w:rsidR="0074495B" w:rsidRPr="0074495B">
        <w:rPr>
          <w:sz w:val="24"/>
          <w:szCs w:val="24"/>
        </w:rPr>
        <w:t xml:space="preserve"> Data</w:t>
      </w:r>
      <w:bookmarkEnd w:id="61"/>
    </w:p>
    <w:p w14:paraId="648B5F6E" w14:textId="77777777" w:rsidR="00C003C7" w:rsidRDefault="00D42051" w:rsidP="00D42051">
      <w:pPr>
        <w:ind w:firstLine="720"/>
        <w:sectPr w:rsidR="00C003C7" w:rsidSect="001260BE">
          <w:headerReference w:type="even" r:id="rId34"/>
          <w:headerReference w:type="default" r:id="rId35"/>
          <w:footerReference w:type="even" r:id="rId36"/>
          <w:footerReference w:type="default" r:id="rId37"/>
          <w:pgSz w:w="11906" w:h="16838" w:code="9"/>
          <w:pgMar w:top="1701" w:right="1701" w:bottom="1701" w:left="2268" w:header="708" w:footer="708" w:gutter="0"/>
          <w:cols w:space="708"/>
          <w:docGrid w:linePitch="360"/>
        </w:sectPr>
      </w:pPr>
      <w:r>
        <w:t xml:space="preserve">Pada tahap ini, data yang diperoleh akan dibersihkan dan diproses untuk menghilangkan </w:t>
      </w:r>
      <w:r w:rsidRPr="008A280E">
        <w:rPr>
          <w:i/>
          <w:iCs/>
        </w:rPr>
        <w:t>noise</w:t>
      </w:r>
      <w:r>
        <w:t xml:space="preserve"> dan memperbaiki kualitas citra. </w:t>
      </w:r>
      <w:r w:rsidRPr="008A280E">
        <w:rPr>
          <w:i/>
          <w:iCs/>
        </w:rPr>
        <w:t>Preprocessing</w:t>
      </w:r>
      <w:r>
        <w:t xml:space="preserve"> data meliputi konversi citra ke dalam </w:t>
      </w:r>
      <w:r w:rsidRPr="008A280E">
        <w:t>format</w:t>
      </w:r>
      <w:r w:rsidRPr="008A280E">
        <w:rPr>
          <w:i/>
          <w:iCs/>
        </w:rPr>
        <w:t xml:space="preserve"> grayscale</w:t>
      </w:r>
      <w:r>
        <w:t xml:space="preserve">, normalisasi citra, serta </w:t>
      </w:r>
      <w:r w:rsidRPr="008A280E">
        <w:rPr>
          <w:i/>
          <w:iCs/>
        </w:rPr>
        <w:t>resizing</w:t>
      </w:r>
      <w:r>
        <w:t xml:space="preserve"> citra untuk menyesuaikan ukuran citra yang diinginkan.</w:t>
      </w:r>
    </w:p>
    <w:p w14:paraId="184359ED" w14:textId="1ED8218A" w:rsidR="00D42051" w:rsidRDefault="00D42051" w:rsidP="00D42051">
      <w:pPr>
        <w:ind w:firstLine="720"/>
      </w:pPr>
    </w:p>
    <w:p w14:paraId="0B655521" w14:textId="15393A40" w:rsidR="00D42051" w:rsidRDefault="00D42051" w:rsidP="00D42051">
      <w:r>
        <w:lastRenderedPageBreak/>
        <w:tab/>
      </w:r>
      <w:r w:rsidRPr="00D42051">
        <w:rPr>
          <w:i/>
          <w:iCs/>
        </w:rPr>
        <w:t>Preprocessing</w:t>
      </w:r>
      <w:r>
        <w:t xml:space="preserve"> pada salah satu sampel data terkait label produk yang bagus dan rusak :</w:t>
      </w:r>
    </w:p>
    <w:p w14:paraId="4F7C5F7F" w14:textId="080A5296" w:rsidR="00D42051" w:rsidRDefault="00D42051" w:rsidP="00D42051">
      <w:r>
        <w:rPr>
          <w:noProof/>
        </w:rPr>
        <w:drawing>
          <wp:inline distT="0" distB="0" distL="0" distR="0" wp14:anchorId="3261C1BC" wp14:editId="0B103693">
            <wp:extent cx="5039995" cy="1647825"/>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38"/>
                    <a:stretch>
                      <a:fillRect/>
                    </a:stretch>
                  </pic:blipFill>
                  <pic:spPr>
                    <a:xfrm>
                      <a:off x="0" y="0"/>
                      <a:ext cx="5039995" cy="1647825"/>
                    </a:xfrm>
                    <a:prstGeom prst="rect">
                      <a:avLst/>
                    </a:prstGeom>
                  </pic:spPr>
                </pic:pic>
              </a:graphicData>
            </a:graphic>
          </wp:inline>
        </w:drawing>
      </w:r>
    </w:p>
    <w:p w14:paraId="0F0F0C47" w14:textId="70FCD9A1" w:rsidR="00D42051" w:rsidRDefault="00D42051" w:rsidP="00D42051">
      <w:pPr>
        <w:pStyle w:val="Igambar"/>
      </w:pPr>
      <w:bookmarkStart w:id="62" w:name="_Toc130611643"/>
      <w:r w:rsidRPr="00D42051">
        <w:t xml:space="preserve">Gambar </w:t>
      </w:r>
      <w:r w:rsidR="008A280E" w:rsidRPr="00D42051">
        <w:t xml:space="preserve">3.3. </w:t>
      </w:r>
      <w:r w:rsidRPr="008A280E">
        <w:rPr>
          <w:i/>
          <w:iCs/>
        </w:rPr>
        <w:t>Preprocessing</w:t>
      </w:r>
      <w:r w:rsidRPr="00D42051">
        <w:t xml:space="preserve"> Data </w:t>
      </w:r>
      <w:r w:rsidR="008A280E" w:rsidRPr="00D42051">
        <w:t>Yang Diambil Untuk Di</w:t>
      </w:r>
      <w:r w:rsidR="008A280E">
        <w:t xml:space="preserve"> </w:t>
      </w:r>
      <w:r w:rsidR="008A280E" w:rsidRPr="008A280E">
        <w:rPr>
          <w:i/>
          <w:iCs/>
        </w:rPr>
        <w:t>Training</w:t>
      </w:r>
      <w:bookmarkEnd w:id="62"/>
    </w:p>
    <w:p w14:paraId="7322793E" w14:textId="77777777" w:rsidR="00D42051" w:rsidRPr="00D42051" w:rsidRDefault="00D42051" w:rsidP="00D42051"/>
    <w:p w14:paraId="10E2D723" w14:textId="1D200270" w:rsidR="0074495B" w:rsidRDefault="0074495B" w:rsidP="0074495B">
      <w:pPr>
        <w:pStyle w:val="Heading2"/>
        <w:numPr>
          <w:ilvl w:val="2"/>
          <w:numId w:val="4"/>
        </w:numPr>
        <w:rPr>
          <w:sz w:val="24"/>
          <w:szCs w:val="24"/>
        </w:rPr>
      </w:pPr>
      <w:bookmarkStart w:id="63" w:name="_Toc130610746"/>
      <w:r w:rsidRPr="0074495B">
        <w:rPr>
          <w:sz w:val="24"/>
          <w:szCs w:val="24"/>
        </w:rPr>
        <w:t>Pembuatan Data</w:t>
      </w:r>
      <w:bookmarkEnd w:id="63"/>
    </w:p>
    <w:p w14:paraId="070873AE" w14:textId="5A90C965" w:rsidR="00D42051" w:rsidRDefault="00D42051" w:rsidP="00D42051">
      <w:pPr>
        <w:ind w:firstLine="720"/>
      </w:pPr>
      <w:r>
        <w:t xml:space="preserve">Model </w:t>
      </w:r>
      <w:r w:rsidR="008A280E" w:rsidRPr="008A280E">
        <w:rPr>
          <w:i/>
          <w:iCs/>
        </w:rPr>
        <w:t>deep learning</w:t>
      </w:r>
      <w:r w:rsidR="008A280E">
        <w:t xml:space="preserve"> akan dibangun menggunakan </w:t>
      </w:r>
      <w:r w:rsidR="008A280E" w:rsidRPr="008A280E">
        <w:rPr>
          <w:i/>
          <w:iCs/>
        </w:rPr>
        <w:t>tensorflow</w:t>
      </w:r>
      <w:r w:rsidR="008A280E">
        <w:t xml:space="preserve"> dan </w:t>
      </w:r>
      <w:r>
        <w:t>CNN. Pembuatan model akan dilakukan dengan mengatur parameter seperti jumlah lapisan (</w:t>
      </w:r>
      <w:r w:rsidRPr="008A280E">
        <w:rPr>
          <w:i/>
          <w:iCs/>
        </w:rPr>
        <w:t>layers</w:t>
      </w:r>
      <w:r>
        <w:t>), fungsi aktivasi, dan pengaturan lainnya. Model akan dilatih menggunakan data baik dan rusak yang telah dipreproses. Pada penelitian ini, model CNN yang digunakan terdiri dari beberapa lapisan, yaitu:</w:t>
      </w:r>
    </w:p>
    <w:p w14:paraId="5A866C74" w14:textId="77777777" w:rsidR="008A280E" w:rsidRPr="008A280E" w:rsidRDefault="008A280E" w:rsidP="008A280E">
      <w:pPr>
        <w:pStyle w:val="ListParagraph"/>
        <w:numPr>
          <w:ilvl w:val="0"/>
          <w:numId w:val="5"/>
        </w:numPr>
      </w:pPr>
      <w:r w:rsidRPr="008A280E">
        <w:t xml:space="preserve">Lapisan </w:t>
      </w:r>
      <w:r w:rsidRPr="008A280E">
        <w:rPr>
          <w:i/>
          <w:iCs/>
        </w:rPr>
        <w:t>Input</w:t>
      </w:r>
      <w:r w:rsidRPr="008A280E">
        <w:t xml:space="preserve">: berfungsi sebagai </w:t>
      </w:r>
      <w:r w:rsidRPr="008A280E">
        <w:rPr>
          <w:i/>
          <w:iCs/>
        </w:rPr>
        <w:t>input</w:t>
      </w:r>
      <w:r w:rsidRPr="008A280E">
        <w:t xml:space="preserve"> data gambar.</w:t>
      </w:r>
    </w:p>
    <w:p w14:paraId="71FB91FA" w14:textId="77777777" w:rsidR="008A280E" w:rsidRDefault="008A280E" w:rsidP="008A280E">
      <w:pPr>
        <w:pStyle w:val="ListParagraph"/>
        <w:numPr>
          <w:ilvl w:val="0"/>
          <w:numId w:val="5"/>
        </w:numPr>
      </w:pPr>
      <w:r>
        <w:t>Lapisan Konvolusi: berfungsi untuk mengekstrak fitur-fitur dari gambar menggunakan kernel konvolusi.</w:t>
      </w:r>
    </w:p>
    <w:p w14:paraId="5B1C1CFA" w14:textId="77777777" w:rsidR="008A280E" w:rsidRDefault="008A280E" w:rsidP="008A280E">
      <w:pPr>
        <w:pStyle w:val="ListParagraph"/>
        <w:numPr>
          <w:ilvl w:val="0"/>
          <w:numId w:val="5"/>
        </w:numPr>
      </w:pPr>
      <w:r>
        <w:t xml:space="preserve">Lapisan </w:t>
      </w:r>
      <w:r w:rsidRPr="008A280E">
        <w:rPr>
          <w:i/>
          <w:iCs/>
        </w:rPr>
        <w:t>ReLU</w:t>
      </w:r>
      <w:r>
        <w:t>: berfungsi untuk mempercepat proses pelatihan dengan menghilangkan nilai negatif pada lapisan konvolusi.</w:t>
      </w:r>
    </w:p>
    <w:p w14:paraId="60909815" w14:textId="77777777" w:rsidR="008A280E" w:rsidRDefault="008A280E" w:rsidP="008A280E">
      <w:pPr>
        <w:pStyle w:val="ListParagraph"/>
        <w:numPr>
          <w:ilvl w:val="0"/>
          <w:numId w:val="5"/>
        </w:numPr>
      </w:pPr>
      <w:r>
        <w:t xml:space="preserve">Lapisan </w:t>
      </w:r>
      <w:r w:rsidRPr="008A280E">
        <w:rPr>
          <w:i/>
          <w:iCs/>
        </w:rPr>
        <w:t>Max Pooling</w:t>
      </w:r>
      <w:r>
        <w:t>: berfungsi untuk mengurangi dimensi dari hasil konvolusi dan mempertahankan fitur yang paling penting.</w:t>
      </w:r>
    </w:p>
    <w:p w14:paraId="262741BC" w14:textId="77777777" w:rsidR="008A280E" w:rsidRDefault="008A280E" w:rsidP="008A280E">
      <w:pPr>
        <w:pStyle w:val="ListParagraph"/>
        <w:numPr>
          <w:ilvl w:val="0"/>
          <w:numId w:val="5"/>
        </w:numPr>
      </w:pPr>
      <w:r>
        <w:t xml:space="preserve">Lapisan </w:t>
      </w:r>
      <w:r w:rsidRPr="008A280E">
        <w:rPr>
          <w:i/>
          <w:iCs/>
        </w:rPr>
        <w:t>Dropout</w:t>
      </w:r>
      <w:r>
        <w:t xml:space="preserve">: berfungsi untuk mencegah </w:t>
      </w:r>
      <w:r w:rsidRPr="008A280E">
        <w:rPr>
          <w:i/>
          <w:iCs/>
        </w:rPr>
        <w:t>overfitting</w:t>
      </w:r>
      <w:r>
        <w:t xml:space="preserve"> dengan menonaktifkan beberapa neuron secara acak selama pelatihan.</w:t>
      </w:r>
    </w:p>
    <w:p w14:paraId="4B11968C" w14:textId="77777777" w:rsidR="008A280E" w:rsidRDefault="008A280E" w:rsidP="008A280E">
      <w:pPr>
        <w:pStyle w:val="ListParagraph"/>
        <w:numPr>
          <w:ilvl w:val="0"/>
          <w:numId w:val="5"/>
        </w:numPr>
      </w:pPr>
      <w:r>
        <w:t xml:space="preserve">Lapisan </w:t>
      </w:r>
      <w:r w:rsidRPr="008A280E">
        <w:rPr>
          <w:i/>
          <w:iCs/>
        </w:rPr>
        <w:t>Flatten</w:t>
      </w:r>
      <w:r>
        <w:t xml:space="preserve">: berfungsi untuk meratakan hasil </w:t>
      </w:r>
      <w:r w:rsidRPr="008A280E">
        <w:rPr>
          <w:i/>
          <w:iCs/>
        </w:rPr>
        <w:t>pooling</w:t>
      </w:r>
      <w:r>
        <w:t xml:space="preserve"> menjadi vektor fitur.</w:t>
      </w:r>
    </w:p>
    <w:p w14:paraId="7CC95D1C" w14:textId="77777777" w:rsidR="008A280E" w:rsidRDefault="008A280E" w:rsidP="008A280E">
      <w:pPr>
        <w:pStyle w:val="ListParagraph"/>
        <w:numPr>
          <w:ilvl w:val="0"/>
          <w:numId w:val="5"/>
        </w:numPr>
      </w:pPr>
      <w:r>
        <w:t xml:space="preserve">Lapisan </w:t>
      </w:r>
      <w:r w:rsidRPr="008A280E">
        <w:rPr>
          <w:i/>
          <w:iCs/>
        </w:rPr>
        <w:t>Dense</w:t>
      </w:r>
      <w:r>
        <w:t xml:space="preserve">: berfungsi untuk menghubungkan vektor fitur dengan kelas </w:t>
      </w:r>
      <w:r w:rsidRPr="008A280E">
        <w:rPr>
          <w:i/>
          <w:iCs/>
        </w:rPr>
        <w:t>output</w:t>
      </w:r>
      <w:r>
        <w:t>.</w:t>
      </w:r>
    </w:p>
    <w:p w14:paraId="7F8B1F0C" w14:textId="3D4F2B20" w:rsidR="008A280E" w:rsidRDefault="008A280E" w:rsidP="008A280E">
      <w:pPr>
        <w:pStyle w:val="ListParagraph"/>
        <w:numPr>
          <w:ilvl w:val="0"/>
          <w:numId w:val="5"/>
        </w:numPr>
      </w:pPr>
      <w:r>
        <w:t xml:space="preserve">Lapisan </w:t>
      </w:r>
      <w:r w:rsidRPr="008A280E">
        <w:rPr>
          <w:i/>
          <w:iCs/>
        </w:rPr>
        <w:t>Output</w:t>
      </w:r>
      <w:r>
        <w:t xml:space="preserve">: berfungsi sebagai </w:t>
      </w:r>
      <w:r w:rsidRPr="008A280E">
        <w:rPr>
          <w:i/>
          <w:iCs/>
        </w:rPr>
        <w:t>output</w:t>
      </w:r>
      <w:r>
        <w:t xml:space="preserve"> hasil klasifikasi.</w:t>
      </w:r>
    </w:p>
    <w:p w14:paraId="21363F85" w14:textId="77777777" w:rsidR="008A280E" w:rsidRDefault="008A280E" w:rsidP="008A280E"/>
    <w:p w14:paraId="7DDE40C3" w14:textId="3FF3FA5B" w:rsidR="0074495B" w:rsidRDefault="0074495B" w:rsidP="0074495B">
      <w:pPr>
        <w:pStyle w:val="Heading2"/>
        <w:numPr>
          <w:ilvl w:val="2"/>
          <w:numId w:val="4"/>
        </w:numPr>
        <w:rPr>
          <w:sz w:val="24"/>
          <w:szCs w:val="24"/>
        </w:rPr>
      </w:pPr>
      <w:bookmarkStart w:id="64" w:name="_Toc130610747"/>
      <w:r w:rsidRPr="0074495B">
        <w:rPr>
          <w:sz w:val="24"/>
          <w:szCs w:val="24"/>
        </w:rPr>
        <w:lastRenderedPageBreak/>
        <w:t>Pengujian Data</w:t>
      </w:r>
      <w:bookmarkEnd w:id="64"/>
    </w:p>
    <w:p w14:paraId="2E57002C" w14:textId="2CA2DF5F" w:rsidR="008A280E" w:rsidRDefault="0007178F" w:rsidP="008A280E">
      <w:pPr>
        <w:ind w:firstLine="720"/>
      </w:pPr>
      <w:r>
        <w:t>M</w:t>
      </w:r>
      <w:r w:rsidR="008A280E">
        <w:t xml:space="preserve">odel selesai dilatih/train akan dilakukan proses pengujian model. Dengan menggunakan </w:t>
      </w:r>
      <w:r w:rsidRPr="0007178F">
        <w:rPr>
          <w:i/>
          <w:iCs/>
        </w:rPr>
        <w:t>python</w:t>
      </w:r>
      <w:r>
        <w:t xml:space="preserve"> </w:t>
      </w:r>
      <w:r w:rsidR="008A280E">
        <w:t xml:space="preserve">sebagai </w:t>
      </w:r>
      <w:r w:rsidR="008A280E" w:rsidRPr="0007178F">
        <w:rPr>
          <w:i/>
          <w:iCs/>
        </w:rPr>
        <w:t>platform</w:t>
      </w:r>
      <w:r w:rsidR="008A280E">
        <w:t xml:space="preserve"> untuk mengevaluasi hasil model yang telah dilatih. Dengan menggunakan </w:t>
      </w:r>
      <w:r w:rsidR="008A280E" w:rsidRPr="0007178F">
        <w:rPr>
          <w:i/>
          <w:iCs/>
        </w:rPr>
        <w:t>library</w:t>
      </w:r>
      <w:r w:rsidR="008A280E">
        <w:t xml:space="preserve"> seperti </w:t>
      </w:r>
      <w:r w:rsidR="008A280E" w:rsidRPr="0007178F">
        <w:rPr>
          <w:i/>
          <w:iCs/>
        </w:rPr>
        <w:t>NumPy</w:t>
      </w:r>
      <w:r w:rsidR="008A280E">
        <w:t xml:space="preserve"> dan Pandas untuk membaca dan memuat dataset. Selanjutnya, dapat menggunakan </w:t>
      </w:r>
      <w:r w:rsidRPr="0007178F">
        <w:rPr>
          <w:i/>
          <w:iCs/>
        </w:rPr>
        <w:t>tensorflow</w:t>
      </w:r>
      <w:r>
        <w:t xml:space="preserve"> </w:t>
      </w:r>
      <w:r w:rsidR="008A280E">
        <w:t>dan Keras untuk membangun model CNN dan melatih model dengan dataset yang dimuat agar dapat diteruskan untuk mengevaluasi performa model menggunakan metrik evaluasi seperti berikut:</w:t>
      </w:r>
    </w:p>
    <w:p w14:paraId="5AAE6AB4" w14:textId="1BB47CB5" w:rsidR="008A280E" w:rsidRDefault="008A280E" w:rsidP="005008A3">
      <w:pPr>
        <w:pStyle w:val="ListParagraph"/>
        <w:numPr>
          <w:ilvl w:val="3"/>
          <w:numId w:val="4"/>
        </w:numPr>
      </w:pPr>
      <w:r>
        <w:t>Akurasi</w:t>
      </w:r>
    </w:p>
    <w:p w14:paraId="7040699C" w14:textId="23DC0D54" w:rsidR="008A280E" w:rsidRDefault="008A280E" w:rsidP="008A280E">
      <w:pPr>
        <w:ind w:firstLine="720"/>
      </w:pPr>
      <w:r>
        <w:t>Akurasi adalah ukuran persentase dari jumlah klasifikasi yang benar dibandingkan dengan total klasifikasi yang dilakukan. Akurasi dihitung dengan membagi jumlah klasifikasi yang benar dengan jumlah total klasifikasi.</w:t>
      </w:r>
    </w:p>
    <w:p w14:paraId="722066ED" w14:textId="42522AFF" w:rsidR="008A280E" w:rsidRDefault="008A280E" w:rsidP="005008A3">
      <w:pPr>
        <w:pStyle w:val="ListParagraph"/>
        <w:numPr>
          <w:ilvl w:val="3"/>
          <w:numId w:val="4"/>
        </w:numPr>
      </w:pPr>
      <w:r>
        <w:t>Presisi</w:t>
      </w:r>
    </w:p>
    <w:p w14:paraId="6019899B" w14:textId="0618CA9F" w:rsidR="008A280E" w:rsidRDefault="008A280E" w:rsidP="008A280E">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4EC0F4B8" w14:textId="14962DA6" w:rsidR="008A280E" w:rsidRPr="005008A3" w:rsidRDefault="008A280E" w:rsidP="005008A3">
      <w:pPr>
        <w:pStyle w:val="ListParagraph"/>
        <w:numPr>
          <w:ilvl w:val="3"/>
          <w:numId w:val="4"/>
        </w:numPr>
        <w:rPr>
          <w:i/>
          <w:iCs/>
        </w:rPr>
      </w:pPr>
      <w:r w:rsidRPr="005008A3">
        <w:rPr>
          <w:i/>
          <w:iCs/>
        </w:rPr>
        <w:t>Recall</w:t>
      </w:r>
    </w:p>
    <w:p w14:paraId="5B7928E2" w14:textId="2DA7B5BC" w:rsidR="008A280E" w:rsidRDefault="008A280E" w:rsidP="008A280E">
      <w:pPr>
        <w:ind w:firstLine="720"/>
      </w:pPr>
      <w:r w:rsidRPr="0007178F">
        <w:rPr>
          <w:i/>
          <w:iCs/>
        </w:rPr>
        <w:t>Recall</w:t>
      </w:r>
      <w:r>
        <w:t xml:space="preserve"> adalah ukuran persentase dari jumlah hasil klasifikasi yang benar positif dibandingkan dengan total jumlah data yang seharusnya diklasifikasikan positif. </w:t>
      </w:r>
      <w:r w:rsidRPr="0007178F">
        <w:rPr>
          <w:i/>
          <w:iCs/>
        </w:rPr>
        <w:t>Recall</w:t>
      </w:r>
      <w:r>
        <w:t xml:space="preserve"> dihitung dengan membagi jumlah hasil klasifikasi benar positif dengan jumlah total data yang seharusnya diklasifikasikan positif.</w:t>
      </w:r>
    </w:p>
    <w:p w14:paraId="52225179" w14:textId="39BF5BA5" w:rsidR="008A280E" w:rsidRPr="005008A3" w:rsidRDefault="008A280E" w:rsidP="005008A3">
      <w:pPr>
        <w:pStyle w:val="ListParagraph"/>
        <w:numPr>
          <w:ilvl w:val="3"/>
          <w:numId w:val="4"/>
        </w:numPr>
        <w:rPr>
          <w:i/>
          <w:iCs/>
        </w:rPr>
      </w:pPr>
      <w:r w:rsidRPr="005008A3">
        <w:rPr>
          <w:i/>
          <w:iCs/>
        </w:rPr>
        <w:t>FI-Score</w:t>
      </w:r>
    </w:p>
    <w:p w14:paraId="099C73F7" w14:textId="7D794A2E" w:rsidR="008A280E" w:rsidRDefault="008A280E" w:rsidP="008A280E">
      <w:pPr>
        <w:ind w:firstLine="720"/>
      </w:pPr>
      <w:r w:rsidRPr="0007178F">
        <w:rPr>
          <w:i/>
          <w:iCs/>
        </w:rPr>
        <w:t xml:space="preserve">F1-score </w:t>
      </w:r>
      <w:r>
        <w:t xml:space="preserve">adalah rata-rata harmonik dari presisi dan </w:t>
      </w:r>
      <w:r w:rsidRPr="0007178F">
        <w:rPr>
          <w:i/>
          <w:iCs/>
        </w:rPr>
        <w:t>recall</w:t>
      </w:r>
      <w:r>
        <w:t xml:space="preserve">. </w:t>
      </w:r>
      <w:r w:rsidRPr="0007178F">
        <w:rPr>
          <w:i/>
          <w:iCs/>
        </w:rPr>
        <w:t>F1-score</w:t>
      </w:r>
      <w:r>
        <w:t xml:space="preserve"> memberikan ukuran yang lebih seimbang antara presisi dan recall daripada hanya menggunakan satu dari dua metrik ini saja.</w:t>
      </w:r>
    </w:p>
    <w:p w14:paraId="0DD84802" w14:textId="5F1B81AE" w:rsidR="008A280E" w:rsidRDefault="008A280E" w:rsidP="008A280E">
      <w:pPr>
        <w:ind w:firstLine="720"/>
      </w:pPr>
      <w:r>
        <w:t xml:space="preserve">Dalam  pengujian ini </w:t>
      </w:r>
      <w:r w:rsidRPr="0007178F">
        <w:rPr>
          <w:i/>
          <w:iCs/>
        </w:rPr>
        <w:t>output</w:t>
      </w:r>
      <w:r>
        <w:t xml:space="preserve"> dari </w:t>
      </w:r>
      <w:r w:rsidRPr="0007178F">
        <w:rPr>
          <w:i/>
          <w:iCs/>
        </w:rPr>
        <w:t>python</w:t>
      </w:r>
      <w:r>
        <w:t xml:space="preserve"> hanya sebatas data </w:t>
      </w:r>
      <w:r w:rsidRPr="0007178F">
        <w:rPr>
          <w:i/>
          <w:iCs/>
        </w:rPr>
        <w:t>output</w:t>
      </w:r>
      <w:r>
        <w:t xml:space="preserve"> label dan akurasi yang ditampilkan masih dalam bentuk data </w:t>
      </w:r>
      <w:r w:rsidRPr="0007178F">
        <w:rPr>
          <w:i/>
          <w:iCs/>
        </w:rPr>
        <w:t>float</w:t>
      </w:r>
      <w:r>
        <w:t xml:space="preserve"> dan memerlukan sebuah </w:t>
      </w:r>
      <w:r w:rsidRPr="0007178F">
        <w:rPr>
          <w:i/>
          <w:iCs/>
        </w:rPr>
        <w:t>library</w:t>
      </w:r>
      <w:r>
        <w:t xml:space="preserve"> lagi bernama </w:t>
      </w:r>
      <w:r w:rsidRPr="0007178F">
        <w:rPr>
          <w:i/>
          <w:iCs/>
        </w:rPr>
        <w:t>Flask</w:t>
      </w:r>
      <w:r>
        <w:t xml:space="preserve"> untuk membuat data uji menjadi </w:t>
      </w:r>
      <w:r w:rsidRPr="0007178F">
        <w:rPr>
          <w:i/>
          <w:iCs/>
        </w:rPr>
        <w:t>Backend</w:t>
      </w:r>
      <w:r>
        <w:t xml:space="preserve"> </w:t>
      </w:r>
      <w:r w:rsidRPr="0007178F">
        <w:rPr>
          <w:i/>
          <w:iCs/>
        </w:rPr>
        <w:t>Restful</w:t>
      </w:r>
      <w:r>
        <w:t xml:space="preserve"> </w:t>
      </w:r>
      <w:r w:rsidRPr="0007178F">
        <w:rPr>
          <w:i/>
          <w:iCs/>
        </w:rPr>
        <w:t>API</w:t>
      </w:r>
      <w:r>
        <w:t xml:space="preserve"> supaya bisa diolah lagi oleh </w:t>
      </w:r>
      <w:r w:rsidRPr="0007178F">
        <w:rPr>
          <w:i/>
          <w:iCs/>
        </w:rPr>
        <w:t>frontend</w:t>
      </w:r>
      <w:r>
        <w:t xml:space="preserve"> </w:t>
      </w:r>
      <w:r w:rsidRPr="0007178F">
        <w:rPr>
          <w:i/>
          <w:iCs/>
        </w:rPr>
        <w:t>website</w:t>
      </w:r>
      <w:r>
        <w:t xml:space="preserve"> agar mudah digunakan oleh pengguna. Agar aplikasi berjalan lancar dengan keamanan </w:t>
      </w:r>
      <w:r w:rsidR="00CA3704">
        <w:t>yang baik, maka</w:t>
      </w:r>
      <w:r>
        <w:t xml:space="preserve"> menggunakan text kunci agar tidak semua orang bisa mengakses datanya.</w:t>
      </w:r>
    </w:p>
    <w:p w14:paraId="581EB364" w14:textId="77777777" w:rsidR="0007178F" w:rsidRPr="008A280E" w:rsidRDefault="0007178F" w:rsidP="008A280E">
      <w:pPr>
        <w:ind w:firstLine="720"/>
      </w:pPr>
    </w:p>
    <w:p w14:paraId="6AA40714" w14:textId="3D4AD1C5" w:rsidR="0074495B" w:rsidRDefault="0074495B" w:rsidP="0074495B">
      <w:pPr>
        <w:pStyle w:val="Heading2"/>
        <w:numPr>
          <w:ilvl w:val="2"/>
          <w:numId w:val="4"/>
        </w:numPr>
        <w:rPr>
          <w:sz w:val="24"/>
          <w:szCs w:val="24"/>
        </w:rPr>
      </w:pPr>
      <w:bookmarkStart w:id="65" w:name="_Toc130610748"/>
      <w:r w:rsidRPr="0074495B">
        <w:rPr>
          <w:sz w:val="24"/>
          <w:szCs w:val="24"/>
        </w:rPr>
        <w:t>Penerapan Data</w:t>
      </w:r>
      <w:bookmarkEnd w:id="65"/>
    </w:p>
    <w:p w14:paraId="240A4D45" w14:textId="77777777" w:rsidR="00CA3704" w:rsidRDefault="00CA3704" w:rsidP="00CA3704">
      <w:pPr>
        <w:ind w:firstLine="720"/>
      </w:pPr>
      <w:r>
        <w:t xml:space="preserve">Setelah selesai membuat </w:t>
      </w:r>
      <w:r w:rsidRPr="00CA3704">
        <w:rPr>
          <w:i/>
          <w:iCs/>
        </w:rPr>
        <w:t>backend Rest API</w:t>
      </w:r>
      <w:r>
        <w:t xml:space="preserve"> untuk menguji data model maka dibutuhkan </w:t>
      </w:r>
      <w:r w:rsidRPr="00CA3704">
        <w:rPr>
          <w:i/>
          <w:iCs/>
        </w:rPr>
        <w:t>frontend</w:t>
      </w:r>
      <w:r>
        <w:t xml:space="preserve"> agar pengujian model bisa dilakukan oleh </w:t>
      </w:r>
      <w:r w:rsidRPr="00CA3704">
        <w:rPr>
          <w:i/>
          <w:iCs/>
        </w:rPr>
        <w:t>user</w:t>
      </w:r>
      <w:r>
        <w:t xml:space="preserve"> dengan nyaman. Dalam penelitian ini mengambil </w:t>
      </w:r>
      <w:r w:rsidRPr="00CA3704">
        <w:rPr>
          <w:i/>
          <w:iCs/>
        </w:rPr>
        <w:t>framework javascript vue</w:t>
      </w:r>
      <w:r>
        <w:t xml:space="preserve"> sebagai </w:t>
      </w:r>
      <w:r w:rsidRPr="00CA3704">
        <w:rPr>
          <w:i/>
          <w:iCs/>
        </w:rPr>
        <w:t>frontend</w:t>
      </w:r>
      <w:r>
        <w:t xml:space="preserve">. </w:t>
      </w:r>
      <w:r w:rsidRPr="00CA3704">
        <w:rPr>
          <w:i/>
          <w:iCs/>
        </w:rPr>
        <w:t>Vue</w:t>
      </w:r>
      <w:r>
        <w:t xml:space="preserve"> adalah salah satu </w:t>
      </w:r>
      <w:r w:rsidRPr="00CA3704">
        <w:rPr>
          <w:i/>
          <w:iCs/>
        </w:rPr>
        <w:t>framework JavaScript</w:t>
      </w:r>
      <w:r>
        <w:t xml:space="preserve"> yang dapat digunakan untuk membangun aplikasi web interaktif dengan cepat dan mudah.</w:t>
      </w:r>
    </w:p>
    <w:p w14:paraId="389B1548" w14:textId="6CDAF9C9" w:rsidR="00CA3704" w:rsidRDefault="00CA3704" w:rsidP="00CA3704">
      <w:pPr>
        <w:ind w:firstLine="720"/>
      </w:pPr>
      <w:r>
        <w:t xml:space="preserve">Dalam konteks penggunaannya sebagai </w:t>
      </w:r>
      <w:r w:rsidRPr="00CA3704">
        <w:rPr>
          <w:i/>
          <w:iCs/>
        </w:rPr>
        <w:t>frontend</w:t>
      </w:r>
      <w:r>
        <w:t xml:space="preserve"> dari </w:t>
      </w:r>
      <w:r w:rsidRPr="00CA3704">
        <w:rPr>
          <w:i/>
          <w:iCs/>
        </w:rPr>
        <w:t>deep learning</w:t>
      </w:r>
      <w:r>
        <w:t xml:space="preserve"> </w:t>
      </w:r>
      <w:r>
        <w:t xml:space="preserve">menggunakan </w:t>
      </w:r>
      <w:r w:rsidRPr="00CA3704">
        <w:rPr>
          <w:i/>
          <w:iCs/>
        </w:rPr>
        <w:t>tensorflow</w:t>
      </w:r>
      <w:r>
        <w:t xml:space="preserve"> </w:t>
      </w:r>
      <w:r>
        <w:t xml:space="preserve">dan </w:t>
      </w:r>
      <w:r w:rsidRPr="00CA3704">
        <w:rPr>
          <w:i/>
          <w:iCs/>
        </w:rPr>
        <w:t>convolutional neural network</w:t>
      </w:r>
      <w:r>
        <w:t xml:space="preserve"> </w:t>
      </w:r>
      <w:r>
        <w:t xml:space="preserve">untuk pendeteksian kemasan biskuit Nextar yang rusak, Vue dapat mempermudah penggunaan dan integrasi </w:t>
      </w:r>
      <w:r>
        <w:t xml:space="preserve">antara model </w:t>
      </w:r>
      <w:r w:rsidRPr="00CA3704">
        <w:rPr>
          <w:i/>
          <w:iCs/>
        </w:rPr>
        <w:t>deep learning</w:t>
      </w:r>
      <w:r>
        <w:t xml:space="preserve"> dan tampilan aplikasi web. dalam proses pendeteksian kemasan biskuit nextar yang rusak, model </w:t>
      </w:r>
      <w:r w:rsidRPr="00CA3704">
        <w:rPr>
          <w:i/>
          <w:iCs/>
        </w:rPr>
        <w:t>deep learning</w:t>
      </w:r>
      <w:r>
        <w:t xml:space="preserve"> yang dibuat </w:t>
      </w:r>
      <w:r>
        <w:t xml:space="preserve">menggunakan </w:t>
      </w:r>
      <w:r w:rsidRPr="00CA3704">
        <w:rPr>
          <w:i/>
          <w:iCs/>
        </w:rPr>
        <w:t>tensorflow</w:t>
      </w:r>
      <w:r>
        <w:t xml:space="preserve"> dan </w:t>
      </w:r>
      <w:r w:rsidRPr="00CA3704">
        <w:rPr>
          <w:i/>
          <w:iCs/>
        </w:rPr>
        <w:t>convolutional neural network</w:t>
      </w:r>
      <w:r>
        <w:t xml:space="preserve"> digunakan untuk memproses gambar kemasan biskuit dan menghasilkan prediksi apakah kemasan biskuit tersebut rusak atau tidak. Kemudian, hasil </w:t>
      </w:r>
      <w:r>
        <w:t>prediksi tersebut ditampilkan pada tampilan aplikasi web yang dibangun dengan Vue.</w:t>
      </w:r>
    </w:p>
    <w:p w14:paraId="7A5E3912" w14:textId="0A8896B1" w:rsidR="00CA3704" w:rsidRDefault="00CA3704" w:rsidP="00CA3704">
      <w:pPr>
        <w:ind w:firstLine="720"/>
      </w:pPr>
      <w:r>
        <w:t xml:space="preserve">Menggunakan </w:t>
      </w:r>
      <w:r w:rsidRPr="00CA3704">
        <w:rPr>
          <w:i/>
          <w:iCs/>
        </w:rPr>
        <w:t>Vue</w:t>
      </w:r>
      <w:r>
        <w:t xml:space="preserve"> sebagai </w:t>
      </w:r>
      <w:r w:rsidRPr="00CA3704">
        <w:rPr>
          <w:i/>
          <w:iCs/>
        </w:rPr>
        <w:t>frontend</w:t>
      </w:r>
      <w:r>
        <w:t xml:space="preserve">, pengguna dapat dengan mudah mengakses dan memanipulasi hasil prediksi dari </w:t>
      </w:r>
      <w:r>
        <w:t xml:space="preserve">model </w:t>
      </w:r>
      <w:r w:rsidRPr="00CA3704">
        <w:rPr>
          <w:i/>
          <w:iCs/>
        </w:rPr>
        <w:t xml:space="preserve">deep learning, </w:t>
      </w:r>
      <w:r>
        <w:t xml:space="preserve">serta menampilkan informasi tambahan seperti gambar kemasan biskuit yang diproses </w:t>
      </w:r>
      <w:r>
        <w:t>dan hasil prediksi yang dihasilkan. Hal ini dapat meningkatkan efektivitas dan efisiensi dalam proses pendeteksian kemasan biskuit yang rusak.</w:t>
      </w:r>
      <w:r>
        <w:t xml:space="preserve"> </w:t>
      </w:r>
      <w:r>
        <w:t xml:space="preserve">Selain itu, </w:t>
      </w:r>
      <w:r w:rsidRPr="00CA3704">
        <w:rPr>
          <w:i/>
          <w:iCs/>
        </w:rPr>
        <w:t>Vue</w:t>
      </w:r>
      <w:r>
        <w:t xml:space="preserve"> juga memiliki kemampuan untuk mengintegrasikan komponen-komponen lain seperti grafik dan tabel, yang dapat membantu pengguna dalam memvisualisasikan dan menganalisis hasil prediksi dari </w:t>
      </w:r>
      <w:r>
        <w:t xml:space="preserve">model </w:t>
      </w:r>
      <w:r w:rsidRPr="00CA3704">
        <w:rPr>
          <w:i/>
          <w:iCs/>
        </w:rPr>
        <w:t>deep learning</w:t>
      </w:r>
      <w:r>
        <w:t xml:space="preserve"> dengan lebih mudah dan cepat.</w:t>
      </w:r>
    </w:p>
    <w:p w14:paraId="3509CA6F" w14:textId="77777777" w:rsidR="00CA3704" w:rsidRPr="00CA3704" w:rsidRDefault="00CA3704" w:rsidP="00CA3704">
      <w:pPr>
        <w:ind w:firstLine="720"/>
      </w:pPr>
    </w:p>
    <w:p w14:paraId="007B65FF" w14:textId="53A7DEC3" w:rsidR="0023534B" w:rsidRDefault="0023534B" w:rsidP="0023534B">
      <w:pPr>
        <w:pStyle w:val="Heading2"/>
        <w:numPr>
          <w:ilvl w:val="1"/>
          <w:numId w:val="4"/>
        </w:numPr>
      </w:pPr>
      <w:bookmarkStart w:id="66" w:name="_Toc130610749"/>
      <w:r>
        <w:t>Desain Sistem</w:t>
      </w:r>
      <w:bookmarkEnd w:id="66"/>
    </w:p>
    <w:p w14:paraId="6A19C1E5" w14:textId="41DE1E2E" w:rsidR="00CA3704" w:rsidRPr="00CA3704" w:rsidRDefault="00CA3704" w:rsidP="00CA3704">
      <w:pPr>
        <w:ind w:firstLine="720"/>
      </w:pPr>
      <w:r w:rsidRPr="00CA3704">
        <w:t>Dalam pengembangan penelitian ini dengan menggunakan s</w:t>
      </w:r>
      <w:r>
        <w:t>i</w:t>
      </w:r>
      <w:r w:rsidRPr="00CA3704">
        <w:t>stem yang diperlukan beberapa halaman ini agar keamanan dan kenyamanan pengguna terlaksana. Struktur halamannya sebagai berikut :</w:t>
      </w:r>
    </w:p>
    <w:p w14:paraId="7C912861" w14:textId="09D10E33" w:rsidR="0074495B" w:rsidRDefault="0074495B" w:rsidP="0074495B">
      <w:pPr>
        <w:pStyle w:val="Heading2"/>
        <w:numPr>
          <w:ilvl w:val="2"/>
          <w:numId w:val="4"/>
        </w:numPr>
        <w:rPr>
          <w:sz w:val="24"/>
          <w:szCs w:val="24"/>
        </w:rPr>
      </w:pPr>
      <w:bookmarkStart w:id="67" w:name="_Toc130610750"/>
      <w:r w:rsidRPr="0074495B">
        <w:rPr>
          <w:sz w:val="24"/>
          <w:szCs w:val="24"/>
        </w:rPr>
        <w:lastRenderedPageBreak/>
        <w:t>Halaman Masuk</w:t>
      </w:r>
      <w:bookmarkEnd w:id="67"/>
    </w:p>
    <w:p w14:paraId="341A73B3" w14:textId="6FD0DB6A" w:rsidR="00B85142" w:rsidRDefault="00B85142" w:rsidP="00B85142">
      <w:pPr>
        <w:ind w:firstLine="720"/>
      </w:pPr>
      <w:r w:rsidRPr="00B85142">
        <w:t xml:space="preserve">Dalam </w:t>
      </w:r>
      <w:r w:rsidRPr="00B85142">
        <w:rPr>
          <w:i/>
          <w:iCs/>
        </w:rPr>
        <w:t>Login Form</w:t>
      </w:r>
      <w:r w:rsidRPr="00B85142">
        <w:t xml:space="preserve"> ini menggunakan </w:t>
      </w:r>
      <w:r w:rsidRPr="00B85142">
        <w:rPr>
          <w:i/>
          <w:iCs/>
        </w:rPr>
        <w:t>key</w:t>
      </w:r>
      <w:r w:rsidRPr="00B85142">
        <w:t xml:space="preserve"> untuk dikirim kepada </w:t>
      </w:r>
      <w:r w:rsidRPr="00B85142">
        <w:rPr>
          <w:i/>
          <w:iCs/>
        </w:rPr>
        <w:t>backend</w:t>
      </w:r>
      <w:r w:rsidRPr="00B85142">
        <w:t xml:space="preserve"> </w:t>
      </w:r>
      <w:r w:rsidRPr="00B85142">
        <w:rPr>
          <w:i/>
          <w:iCs/>
        </w:rPr>
        <w:t>python</w:t>
      </w:r>
      <w:r w:rsidRPr="00B85142">
        <w:t xml:space="preserve"> nya agar mendapakan autentikasi untuk mendapatkan akses data</w:t>
      </w:r>
      <w:r w:rsidRPr="00B85142">
        <w:rPr>
          <w:i/>
          <w:iCs/>
        </w:rPr>
        <w:t>. Login Form</w:t>
      </w:r>
      <w:r w:rsidRPr="00B85142">
        <w:t xml:space="preserve"> ini berfungsi agar tidak semua orang dapat mengakses data.</w:t>
      </w:r>
    </w:p>
    <w:p w14:paraId="70AE7524" w14:textId="4232233E" w:rsidR="00B85142" w:rsidRDefault="00B85142" w:rsidP="00B85142">
      <w:pPr>
        <w:jc w:val="center"/>
      </w:pPr>
      <w:r>
        <w:rPr>
          <w:noProof/>
        </w:rPr>
        <w:drawing>
          <wp:inline distT="0" distB="0" distL="0" distR="0" wp14:anchorId="63D21AAD" wp14:editId="0E8CDCC6">
            <wp:extent cx="1260000" cy="2733214"/>
            <wp:effectExtent l="19050" t="19050" r="16510" b="1016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39"/>
                    <a:stretch>
                      <a:fillRect/>
                    </a:stretch>
                  </pic:blipFill>
                  <pic:spPr>
                    <a:xfrm>
                      <a:off x="0" y="0"/>
                      <a:ext cx="1260000" cy="2733214"/>
                    </a:xfrm>
                    <a:prstGeom prst="rect">
                      <a:avLst/>
                    </a:prstGeom>
                    <a:ln>
                      <a:solidFill>
                        <a:schemeClr val="tx1"/>
                      </a:solidFill>
                    </a:ln>
                  </pic:spPr>
                </pic:pic>
              </a:graphicData>
            </a:graphic>
          </wp:inline>
        </w:drawing>
      </w:r>
    </w:p>
    <w:p w14:paraId="187ECCD4" w14:textId="63B04EC9" w:rsidR="00B85142" w:rsidRDefault="00B85142" w:rsidP="00B85142">
      <w:pPr>
        <w:pStyle w:val="Igambar"/>
      </w:pPr>
      <w:bookmarkStart w:id="68" w:name="_Toc130611644"/>
      <w:r w:rsidRPr="00B85142">
        <w:t>Gambar 3.4. Login Form</w:t>
      </w:r>
      <w:bookmarkEnd w:id="68"/>
    </w:p>
    <w:p w14:paraId="7DCB6928" w14:textId="77777777" w:rsidR="00B85142" w:rsidRPr="00B85142" w:rsidRDefault="00B85142" w:rsidP="00B85142"/>
    <w:p w14:paraId="138AEC18" w14:textId="75BA7D03" w:rsidR="0074495B" w:rsidRDefault="0074495B" w:rsidP="0074495B">
      <w:pPr>
        <w:pStyle w:val="Heading2"/>
        <w:numPr>
          <w:ilvl w:val="2"/>
          <w:numId w:val="4"/>
        </w:numPr>
        <w:rPr>
          <w:sz w:val="24"/>
          <w:szCs w:val="24"/>
        </w:rPr>
      </w:pPr>
      <w:bookmarkStart w:id="69" w:name="_Toc130610751"/>
      <w:r w:rsidRPr="0074495B">
        <w:rPr>
          <w:sz w:val="24"/>
          <w:szCs w:val="24"/>
        </w:rPr>
        <w:t>Halaman Tes Uji</w:t>
      </w:r>
      <w:bookmarkEnd w:id="69"/>
    </w:p>
    <w:p w14:paraId="0E5AC897" w14:textId="2D6BFB60" w:rsidR="00B85142" w:rsidRDefault="00B85142" w:rsidP="00B85142">
      <w:pPr>
        <w:ind w:firstLine="720"/>
      </w:pPr>
      <w:r w:rsidRPr="00B85142">
        <w:t>Dalam halaman tes uji ini berisi mengenai hal hal yang diperlukan dalam melakukan tes uji. Ada gambar yang harus dikirim untuk dilakukan tes uji apakah gambar tersebut merupakan kemasan nextar yang bagus apa yang rusak.</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85142" w14:paraId="222A9873" w14:textId="77777777" w:rsidTr="001806C8">
        <w:tc>
          <w:tcPr>
            <w:tcW w:w="3963" w:type="dxa"/>
          </w:tcPr>
          <w:p w14:paraId="77DE597A" w14:textId="77777777" w:rsidR="00B85142" w:rsidRDefault="00B85142" w:rsidP="00B85142">
            <w:pPr>
              <w:jc w:val="center"/>
            </w:pPr>
            <w:r>
              <w:rPr>
                <w:noProof/>
              </w:rPr>
              <w:drawing>
                <wp:inline distT="0" distB="0" distL="0" distR="0" wp14:anchorId="45435D30" wp14:editId="445AE6C9">
                  <wp:extent cx="1260000" cy="2733214"/>
                  <wp:effectExtent l="19050" t="19050" r="16510" b="1016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0"/>
                          <a:stretch>
                            <a:fillRect/>
                          </a:stretch>
                        </pic:blipFill>
                        <pic:spPr>
                          <a:xfrm>
                            <a:off x="0" y="0"/>
                            <a:ext cx="1260000" cy="2733214"/>
                          </a:xfrm>
                          <a:prstGeom prst="rect">
                            <a:avLst/>
                          </a:prstGeom>
                          <a:ln>
                            <a:solidFill>
                              <a:schemeClr val="tx1"/>
                            </a:solidFill>
                          </a:ln>
                        </pic:spPr>
                      </pic:pic>
                    </a:graphicData>
                  </a:graphic>
                </wp:inline>
              </w:drawing>
            </w:r>
          </w:p>
          <w:p w14:paraId="3AD33254" w14:textId="3BB8ADAC" w:rsidR="00B85142" w:rsidRDefault="00B85142" w:rsidP="00B85142">
            <w:pPr>
              <w:jc w:val="center"/>
            </w:pPr>
            <w:r w:rsidRPr="00B85142">
              <w:t>Gambar 3.5. Kemasan Bagus</w:t>
            </w:r>
          </w:p>
        </w:tc>
        <w:tc>
          <w:tcPr>
            <w:tcW w:w="3964" w:type="dxa"/>
          </w:tcPr>
          <w:p w14:paraId="5A0E8921" w14:textId="77777777" w:rsidR="00B85142" w:rsidRDefault="00B85142" w:rsidP="00B85142">
            <w:pPr>
              <w:jc w:val="center"/>
            </w:pPr>
            <w:r>
              <w:rPr>
                <w:noProof/>
              </w:rPr>
              <w:drawing>
                <wp:inline distT="0" distB="0" distL="0" distR="0" wp14:anchorId="2CB88462" wp14:editId="38D4F65F">
                  <wp:extent cx="1260000" cy="2733214"/>
                  <wp:effectExtent l="19050" t="19050" r="16510" b="1016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1"/>
                          <a:stretch>
                            <a:fillRect/>
                          </a:stretch>
                        </pic:blipFill>
                        <pic:spPr>
                          <a:xfrm>
                            <a:off x="0" y="0"/>
                            <a:ext cx="1260000" cy="2733214"/>
                          </a:xfrm>
                          <a:prstGeom prst="rect">
                            <a:avLst/>
                          </a:prstGeom>
                          <a:ln>
                            <a:solidFill>
                              <a:schemeClr val="tx1"/>
                            </a:solidFill>
                          </a:ln>
                        </pic:spPr>
                      </pic:pic>
                    </a:graphicData>
                  </a:graphic>
                </wp:inline>
              </w:drawing>
            </w:r>
          </w:p>
          <w:p w14:paraId="533E9017" w14:textId="6BC29631" w:rsidR="00B85142" w:rsidRDefault="00B85142" w:rsidP="00B85142">
            <w:pPr>
              <w:jc w:val="center"/>
            </w:pPr>
            <w:r w:rsidRPr="00B85142">
              <w:t>Gambar 3.6.  Kemasan Rusak</w:t>
            </w:r>
          </w:p>
        </w:tc>
      </w:tr>
    </w:tbl>
    <w:p w14:paraId="592114B6" w14:textId="3DD88937" w:rsidR="0023534B" w:rsidRDefault="0023534B" w:rsidP="0023534B">
      <w:pPr>
        <w:pStyle w:val="Heading2"/>
        <w:numPr>
          <w:ilvl w:val="1"/>
          <w:numId w:val="4"/>
        </w:numPr>
      </w:pPr>
      <w:bookmarkStart w:id="70" w:name="_Toc130610752"/>
      <w:r>
        <w:lastRenderedPageBreak/>
        <w:t>Perhitungan Penerapan Model</w:t>
      </w:r>
      <w:bookmarkEnd w:id="70"/>
    </w:p>
    <w:p w14:paraId="55C0084B" w14:textId="77777777" w:rsidR="00625D10" w:rsidRDefault="00625D10" w:rsidP="004158B8"/>
    <w:p w14:paraId="1AA0785F" w14:textId="77777777" w:rsidR="00625D10" w:rsidRDefault="00625D10" w:rsidP="004158B8"/>
    <w:p w14:paraId="404D5BFB" w14:textId="5C5FCA03" w:rsidR="00F9461A" w:rsidRDefault="00F9461A" w:rsidP="004158B8"/>
    <w:p w14:paraId="251A4198" w14:textId="77777777" w:rsidR="00F9461A" w:rsidRDefault="00F9461A" w:rsidP="004158B8"/>
    <w:p w14:paraId="5F661EDB" w14:textId="48314469" w:rsidR="00F9461A" w:rsidRDefault="00F9461A" w:rsidP="004158B8">
      <w:pPr>
        <w:sectPr w:rsidR="00F9461A" w:rsidSect="00C003C7">
          <w:headerReference w:type="default" r:id="rId42"/>
          <w:footerReference w:type="default" r:id="rId43"/>
          <w:type w:val="continuous"/>
          <w:pgSz w:w="11906" w:h="16838" w:code="9"/>
          <w:pgMar w:top="1701" w:right="1701" w:bottom="1701" w:left="2268" w:header="708" w:footer="708" w:gutter="0"/>
          <w:cols w:space="708"/>
          <w:docGrid w:linePitch="360"/>
        </w:sectPr>
      </w:pPr>
    </w:p>
    <w:p w14:paraId="12FF443E" w14:textId="33BBE170" w:rsidR="00F9461A" w:rsidRDefault="00F9461A" w:rsidP="00F9461A">
      <w:pPr>
        <w:pStyle w:val="Heading1"/>
      </w:pPr>
      <w:bookmarkStart w:id="71" w:name="_Toc130610753"/>
      <w:r>
        <w:lastRenderedPageBreak/>
        <w:t>DAFTAR PUSTAKA</w:t>
      </w:r>
      <w:bookmarkEnd w:id="71"/>
    </w:p>
    <w:p w14:paraId="5C5D3451" w14:textId="7EACF3EB" w:rsidR="00F9461A" w:rsidRDefault="00F9461A" w:rsidP="004158B8"/>
    <w:p w14:paraId="1FD55A62" w14:textId="77777777" w:rsidR="00C003C7" w:rsidRPr="00C003C7" w:rsidRDefault="00C003C7" w:rsidP="00C003C7">
      <w:pPr>
        <w:pStyle w:val="Bibliography"/>
        <w:spacing w:line="360" w:lineRule="auto"/>
        <w:rPr>
          <w:rFonts w:cs="Times New Roman"/>
        </w:rPr>
      </w:pPr>
      <w:r>
        <w:fldChar w:fldCharType="begin"/>
      </w:r>
      <w:r>
        <w:instrText xml:space="preserve"> ADDIN ZOTERO_BIBL {"uncited":[],"omitted":[],"custom":[]} CSL_BIBLIOGRAPHY </w:instrText>
      </w:r>
      <w:r>
        <w:fldChar w:fldCharType="separate"/>
      </w:r>
      <w:r w:rsidRPr="00C003C7">
        <w:rPr>
          <w:rFonts w:cs="Times New Roman"/>
        </w:rPr>
        <w:t xml:space="preserve">Fiddiyansyah, R., Ana Wati, S. F., Fitri, A. S., Zidane, F. H., &amp; Kuslaila, N. R. (2023). ANALISIS DAN PERANCANGAN SISTEM PRESENSI MAHASISWA BERBASIS TEKNOLOGI PENGENALAN WAJAH DI FAKULTAS ILMU KOMPUTER UPN VETERAN JAWA TIMUR. </w:t>
      </w:r>
      <w:r w:rsidRPr="00C003C7">
        <w:rPr>
          <w:rFonts w:cs="Times New Roman"/>
          <w:i/>
          <w:iCs/>
        </w:rPr>
        <w:t>Jurnal Informatika dan Teknik Elektro Terapan</w:t>
      </w:r>
      <w:r w:rsidRPr="00C003C7">
        <w:rPr>
          <w:rFonts w:cs="Times New Roman"/>
        </w:rPr>
        <w:t xml:space="preserve">, </w:t>
      </w:r>
      <w:r w:rsidRPr="00C003C7">
        <w:rPr>
          <w:rFonts w:cs="Times New Roman"/>
          <w:i/>
          <w:iCs/>
        </w:rPr>
        <w:t>11</w:t>
      </w:r>
      <w:r w:rsidRPr="00C003C7">
        <w:rPr>
          <w:rFonts w:cs="Times New Roman"/>
        </w:rPr>
        <w:t>(1). https://doi.org/10.23960/jitet.v11i1.2868</w:t>
      </w:r>
    </w:p>
    <w:p w14:paraId="56F935E5" w14:textId="77777777" w:rsidR="00C003C7" w:rsidRPr="00C003C7" w:rsidRDefault="00C003C7" w:rsidP="00C003C7">
      <w:pPr>
        <w:pStyle w:val="Bibliography"/>
        <w:spacing w:line="360" w:lineRule="auto"/>
        <w:rPr>
          <w:rFonts w:cs="Times New Roman"/>
        </w:rPr>
      </w:pPr>
      <w:r w:rsidRPr="00C003C7">
        <w:rPr>
          <w:rFonts w:cs="Times New Roman"/>
        </w:rPr>
        <w:t xml:space="preserve">Harani, N. H., Prianto, C., &amp; Hasanah, M. (2019). </w:t>
      </w:r>
      <w:r w:rsidRPr="00C003C7">
        <w:rPr>
          <w:rFonts w:cs="Times New Roman"/>
          <w:i/>
          <w:iCs/>
        </w:rPr>
        <w:t>Deteksi Objek Dan Pengenalan Karakter Plat Nomor Kendaraan Indonesia Menggunakan Metode Convolutional Neural Network (CNN) Berbasis Python</w:t>
      </w:r>
      <w:r w:rsidRPr="00C003C7">
        <w:rPr>
          <w:rFonts w:cs="Times New Roman"/>
        </w:rPr>
        <w:t xml:space="preserve">. </w:t>
      </w:r>
      <w:r w:rsidRPr="00C003C7">
        <w:rPr>
          <w:rFonts w:cs="Times New Roman"/>
          <w:i/>
          <w:iCs/>
        </w:rPr>
        <w:t>Vol.11 No.3</w:t>
      </w:r>
      <w:r w:rsidRPr="00C003C7">
        <w:rPr>
          <w:rFonts w:cs="Times New Roman"/>
        </w:rPr>
        <w:t>.</w:t>
      </w:r>
    </w:p>
    <w:p w14:paraId="3195794B" w14:textId="77777777" w:rsidR="00C003C7" w:rsidRPr="00C003C7" w:rsidRDefault="00C003C7" w:rsidP="00C003C7">
      <w:pPr>
        <w:pStyle w:val="Bibliography"/>
        <w:spacing w:line="360" w:lineRule="auto"/>
        <w:rPr>
          <w:rFonts w:cs="Times New Roman"/>
        </w:rPr>
      </w:pPr>
      <w:r w:rsidRPr="00C003C7">
        <w:rPr>
          <w:rFonts w:cs="Times New Roman"/>
        </w:rPr>
        <w:t xml:space="preserve">Harika, M., Ramdania, D. R., Hidayat, R. S., Oktarini, S., &amp; Feirizal, F. (2022). Penerapan Klasifikasi Untuk Kelayakan Hasil Produksi Jam Tangan dengan Menggunakan Algoritma K-Nearest Neighbor. </w:t>
      </w:r>
      <w:r w:rsidRPr="00C003C7">
        <w:rPr>
          <w:rFonts w:cs="Times New Roman"/>
          <w:i/>
          <w:iCs/>
        </w:rPr>
        <w:t>JURIKOM (Jurnal Riset Komputer)</w:t>
      </w:r>
      <w:r w:rsidRPr="00C003C7">
        <w:rPr>
          <w:rFonts w:cs="Times New Roman"/>
        </w:rPr>
        <w:t xml:space="preserve">, </w:t>
      </w:r>
      <w:r w:rsidRPr="00C003C7">
        <w:rPr>
          <w:rFonts w:cs="Times New Roman"/>
          <w:i/>
          <w:iCs/>
        </w:rPr>
        <w:t>9</w:t>
      </w:r>
      <w:r w:rsidRPr="00C003C7">
        <w:rPr>
          <w:rFonts w:cs="Times New Roman"/>
        </w:rPr>
        <w:t>(6), 1850. https://doi.org/10.30865/jurikom.v9i6.5216</w:t>
      </w:r>
    </w:p>
    <w:p w14:paraId="4E5B09B0" w14:textId="77777777" w:rsidR="00C003C7" w:rsidRPr="00C003C7" w:rsidRDefault="00C003C7" w:rsidP="00C003C7">
      <w:pPr>
        <w:pStyle w:val="Bibliography"/>
        <w:spacing w:line="360" w:lineRule="auto"/>
        <w:rPr>
          <w:rFonts w:cs="Times New Roman"/>
        </w:rPr>
      </w:pPr>
      <w:r w:rsidRPr="00C003C7">
        <w:rPr>
          <w:rFonts w:cs="Times New Roman"/>
        </w:rPr>
        <w:t xml:space="preserve">Hikmatia A.E, N., &amp; Ihsan Zul, M. (2021). Aplikasi Penerjemah Bahasa Isyarat Indonesia menjadi Suara berbasis Android menggunakan Tensorflow. </w:t>
      </w:r>
      <w:r w:rsidRPr="00C003C7">
        <w:rPr>
          <w:rFonts w:cs="Times New Roman"/>
          <w:i/>
          <w:iCs/>
        </w:rPr>
        <w:t>Jurnal Komputer Terapan</w:t>
      </w:r>
      <w:r w:rsidRPr="00C003C7">
        <w:rPr>
          <w:rFonts w:cs="Times New Roman"/>
        </w:rPr>
        <w:t xml:space="preserve">, </w:t>
      </w:r>
      <w:r w:rsidRPr="00C003C7">
        <w:rPr>
          <w:rFonts w:cs="Times New Roman"/>
          <w:i/>
          <w:iCs/>
        </w:rPr>
        <w:t>Vol. 7 No. 1 (2021)</w:t>
      </w:r>
      <w:r w:rsidRPr="00C003C7">
        <w:rPr>
          <w:rFonts w:cs="Times New Roman"/>
        </w:rPr>
        <w:t>, 74–83. https://doi.org/10.35143/jkt.v7i1.4629</w:t>
      </w:r>
    </w:p>
    <w:p w14:paraId="158F7DCE" w14:textId="77777777" w:rsidR="00C003C7" w:rsidRPr="00C003C7" w:rsidRDefault="00C003C7" w:rsidP="00C003C7">
      <w:pPr>
        <w:pStyle w:val="Bibliography"/>
        <w:spacing w:line="360" w:lineRule="auto"/>
        <w:rPr>
          <w:rFonts w:cs="Times New Roman"/>
        </w:rPr>
      </w:pPr>
      <w:r w:rsidRPr="00C003C7">
        <w:rPr>
          <w:rFonts w:cs="Times New Roman"/>
        </w:rPr>
        <w:t xml:space="preserve">Ihsan, O. M., Verina, W., Dewi, R., &amp; Tanjung, D. H. (2023). </w:t>
      </w:r>
      <w:r w:rsidRPr="00C003C7">
        <w:rPr>
          <w:rFonts w:cs="Times New Roman"/>
          <w:i/>
          <w:iCs/>
        </w:rPr>
        <w:t>Perbandingan Konvensional Method dengan Fast Fourire Transform Method pada Efisiensi Citra Digital</w:t>
      </w:r>
      <w:r w:rsidRPr="00C003C7">
        <w:rPr>
          <w:rFonts w:cs="Times New Roman"/>
        </w:rPr>
        <w:t xml:space="preserve">. </w:t>
      </w:r>
      <w:r w:rsidRPr="00C003C7">
        <w:rPr>
          <w:rFonts w:cs="Times New Roman"/>
          <w:i/>
          <w:iCs/>
        </w:rPr>
        <w:t>7</w:t>
      </w:r>
      <w:r w:rsidRPr="00C003C7">
        <w:rPr>
          <w:rFonts w:cs="Times New Roman"/>
        </w:rPr>
        <w:t>(2).</w:t>
      </w:r>
    </w:p>
    <w:p w14:paraId="3CDA0BA6" w14:textId="77777777" w:rsidR="00C003C7" w:rsidRPr="00C003C7" w:rsidRDefault="00C003C7" w:rsidP="00C003C7">
      <w:pPr>
        <w:pStyle w:val="Bibliography"/>
        <w:spacing w:line="360" w:lineRule="auto"/>
        <w:rPr>
          <w:rFonts w:cs="Times New Roman"/>
        </w:rPr>
      </w:pPr>
      <w:r w:rsidRPr="00C003C7">
        <w:rPr>
          <w:rFonts w:cs="Times New Roman"/>
        </w:rPr>
        <w:t xml:space="preserve">Lesmana, A. M., Fadhillah, R. P., &amp; Rozikin, C. (2022). Identifikasi Penyakit pada Citra Daun Kentang Menggunakan Convolutional Neural Network (CNN). </w:t>
      </w:r>
      <w:r w:rsidRPr="00C003C7">
        <w:rPr>
          <w:rFonts w:cs="Times New Roman"/>
          <w:i/>
          <w:iCs/>
        </w:rPr>
        <w:t>Jurnal Sains dan Informatika</w:t>
      </w:r>
      <w:r w:rsidRPr="00C003C7">
        <w:rPr>
          <w:rFonts w:cs="Times New Roman"/>
        </w:rPr>
        <w:t xml:space="preserve">, </w:t>
      </w:r>
      <w:r w:rsidRPr="00C003C7">
        <w:rPr>
          <w:rFonts w:cs="Times New Roman"/>
          <w:i/>
          <w:iCs/>
        </w:rPr>
        <w:t>8</w:t>
      </w:r>
      <w:r w:rsidRPr="00C003C7">
        <w:rPr>
          <w:rFonts w:cs="Times New Roman"/>
        </w:rPr>
        <w:t>(1), 21–30. https://doi.org/10.34128/jsi.v8i1.377</w:t>
      </w:r>
    </w:p>
    <w:p w14:paraId="13FDA18B" w14:textId="77777777" w:rsidR="00C003C7" w:rsidRPr="00C003C7" w:rsidRDefault="00C003C7" w:rsidP="00C003C7">
      <w:pPr>
        <w:pStyle w:val="Bibliography"/>
        <w:spacing w:line="360" w:lineRule="auto"/>
        <w:rPr>
          <w:rFonts w:cs="Times New Roman"/>
        </w:rPr>
      </w:pPr>
      <w:r w:rsidRPr="00C003C7">
        <w:rPr>
          <w:rFonts w:cs="Times New Roman"/>
        </w:rPr>
        <w:t xml:space="preserve">Listyalina, L., Yudianingsih, Y., Soedjono, A. W., Utari, E. L., &amp; Dharmawan, D. A. (2022). Deep-RIC: Plastic Waste Classification using Deep Learning and Resin Identification Codes (RIC). </w:t>
      </w:r>
      <w:r w:rsidRPr="00C003C7">
        <w:rPr>
          <w:rFonts w:cs="Times New Roman"/>
          <w:i/>
          <w:iCs/>
        </w:rPr>
        <w:t>Telematika</w:t>
      </w:r>
      <w:r w:rsidRPr="00C003C7">
        <w:rPr>
          <w:rFonts w:cs="Times New Roman"/>
        </w:rPr>
        <w:t xml:space="preserve">, </w:t>
      </w:r>
      <w:r w:rsidRPr="00C003C7">
        <w:rPr>
          <w:rFonts w:cs="Times New Roman"/>
          <w:i/>
          <w:iCs/>
        </w:rPr>
        <w:t>19</w:t>
      </w:r>
      <w:r w:rsidRPr="00C003C7">
        <w:rPr>
          <w:rFonts w:cs="Times New Roman"/>
        </w:rPr>
        <w:t>(2), 215. https://doi.org/10.31315/telematika.v19i2.7419</w:t>
      </w:r>
    </w:p>
    <w:p w14:paraId="042B1ADB" w14:textId="77777777" w:rsidR="00C003C7" w:rsidRPr="00C003C7" w:rsidRDefault="00C003C7" w:rsidP="00C003C7">
      <w:pPr>
        <w:pStyle w:val="Bibliography"/>
        <w:spacing w:line="360" w:lineRule="auto"/>
        <w:rPr>
          <w:rFonts w:cs="Times New Roman"/>
        </w:rPr>
      </w:pPr>
      <w:r w:rsidRPr="00C003C7">
        <w:rPr>
          <w:rFonts w:cs="Times New Roman"/>
        </w:rPr>
        <w:lastRenderedPageBreak/>
        <w:t xml:space="preserve">Priyanti, E. (2021). Deteksi Bakteri Pada Produk Makanan Kemasan Menggunakan Algoritma Naïve Bayes. </w:t>
      </w:r>
      <w:r w:rsidRPr="00C003C7">
        <w:rPr>
          <w:rFonts w:cs="Times New Roman"/>
          <w:i/>
          <w:iCs/>
        </w:rPr>
        <w:t>IMTechno: Journal of Industrial Management and Technology</w:t>
      </w:r>
      <w:r w:rsidRPr="00C003C7">
        <w:rPr>
          <w:rFonts w:cs="Times New Roman"/>
        </w:rPr>
        <w:t xml:space="preserve">, </w:t>
      </w:r>
      <w:r w:rsidRPr="00C003C7">
        <w:rPr>
          <w:rFonts w:cs="Times New Roman"/>
          <w:i/>
          <w:iCs/>
        </w:rPr>
        <w:t>2(1)</w:t>
      </w:r>
      <w:r w:rsidRPr="00C003C7">
        <w:rPr>
          <w:rFonts w:cs="Times New Roman"/>
        </w:rPr>
        <w:t>.</w:t>
      </w:r>
    </w:p>
    <w:p w14:paraId="04B1F05F" w14:textId="77777777" w:rsidR="00C003C7" w:rsidRPr="00C003C7" w:rsidRDefault="00C003C7" w:rsidP="00C003C7">
      <w:pPr>
        <w:pStyle w:val="Bibliography"/>
        <w:spacing w:line="360" w:lineRule="auto"/>
        <w:rPr>
          <w:rFonts w:cs="Times New Roman"/>
        </w:rPr>
      </w:pPr>
      <w:r w:rsidRPr="00C003C7">
        <w:rPr>
          <w:rFonts w:cs="Times New Roman"/>
        </w:rPr>
        <w:t xml:space="preserve">Raup, A., Ridwan, W., Khoeriyah, Y., Supiana, S., &amp; Zaqiah, Q. Y. (2022). Deep Learning dan Penerapannya dalam Pembelajaran. </w:t>
      </w:r>
      <w:r w:rsidRPr="00C003C7">
        <w:rPr>
          <w:rFonts w:cs="Times New Roman"/>
          <w:i/>
          <w:iCs/>
        </w:rPr>
        <w:t>JIIP - Jurnal Ilmiah Ilmu Pendidikan</w:t>
      </w:r>
      <w:r w:rsidRPr="00C003C7">
        <w:rPr>
          <w:rFonts w:cs="Times New Roman"/>
        </w:rPr>
        <w:t xml:space="preserve">, </w:t>
      </w:r>
      <w:r w:rsidRPr="00C003C7">
        <w:rPr>
          <w:rFonts w:cs="Times New Roman"/>
          <w:i/>
          <w:iCs/>
        </w:rPr>
        <w:t>5</w:t>
      </w:r>
      <w:r w:rsidRPr="00C003C7">
        <w:rPr>
          <w:rFonts w:cs="Times New Roman"/>
        </w:rPr>
        <w:t>(9), 3258–3267. https://doi.org/10.54371/jiip.v5i9.805</w:t>
      </w:r>
    </w:p>
    <w:p w14:paraId="395F1174" w14:textId="77777777" w:rsidR="00C003C7" w:rsidRPr="00C003C7" w:rsidRDefault="00C003C7" w:rsidP="00C003C7">
      <w:pPr>
        <w:pStyle w:val="Bibliography"/>
        <w:spacing w:line="360" w:lineRule="auto"/>
        <w:rPr>
          <w:rFonts w:cs="Times New Roman"/>
        </w:rPr>
      </w:pPr>
      <w:r w:rsidRPr="00C003C7">
        <w:rPr>
          <w:rFonts w:cs="Times New Roman"/>
        </w:rPr>
        <w:t xml:space="preserve">Ridha, N. (2017). </w:t>
      </w:r>
      <w:r w:rsidRPr="00C003C7">
        <w:rPr>
          <w:rFonts w:cs="Times New Roman"/>
          <w:i/>
          <w:iCs/>
        </w:rPr>
        <w:t>PROSES PENELITIAN, MASALAH, VARIABEL DAN PARADIGMA PENELITIAN</w:t>
      </w:r>
      <w:r w:rsidRPr="00C003C7">
        <w:rPr>
          <w:rFonts w:cs="Times New Roman"/>
        </w:rPr>
        <w:t xml:space="preserve">. </w:t>
      </w:r>
      <w:r w:rsidRPr="00C003C7">
        <w:rPr>
          <w:rFonts w:cs="Times New Roman"/>
          <w:i/>
          <w:iCs/>
        </w:rPr>
        <w:t>14</w:t>
      </w:r>
      <w:r w:rsidRPr="00C003C7">
        <w:rPr>
          <w:rFonts w:cs="Times New Roman"/>
        </w:rPr>
        <w:t>(1).</w:t>
      </w:r>
    </w:p>
    <w:p w14:paraId="0F2D57AD" w14:textId="77777777" w:rsidR="00C003C7" w:rsidRPr="00C003C7" w:rsidRDefault="00C003C7" w:rsidP="00C003C7">
      <w:pPr>
        <w:pStyle w:val="Bibliography"/>
        <w:spacing w:line="360" w:lineRule="auto"/>
        <w:rPr>
          <w:rFonts w:cs="Times New Roman"/>
        </w:rPr>
      </w:pPr>
      <w:r w:rsidRPr="00C003C7">
        <w:rPr>
          <w:rFonts w:cs="Times New Roman"/>
        </w:rPr>
        <w:t xml:space="preserve">Rorong, J. A., &amp; Wilar, W. F. (2020). </w:t>
      </w:r>
      <w:r w:rsidRPr="00C003C7">
        <w:rPr>
          <w:rFonts w:cs="Times New Roman"/>
          <w:i/>
          <w:iCs/>
        </w:rPr>
        <w:t>KERACUNAN MAKANAN OLEH MIKROBA</w:t>
      </w:r>
      <w:r w:rsidRPr="00C003C7">
        <w:rPr>
          <w:rFonts w:cs="Times New Roman"/>
        </w:rPr>
        <w:t xml:space="preserve">. </w:t>
      </w:r>
      <w:r w:rsidRPr="00C003C7">
        <w:rPr>
          <w:rFonts w:cs="Times New Roman"/>
          <w:i/>
          <w:iCs/>
        </w:rPr>
        <w:t>2</w:t>
      </w:r>
      <w:r w:rsidRPr="00C003C7">
        <w:rPr>
          <w:rFonts w:cs="Times New Roman"/>
        </w:rPr>
        <w:t>(2).</w:t>
      </w:r>
    </w:p>
    <w:p w14:paraId="598934BA" w14:textId="77777777" w:rsidR="00C003C7" w:rsidRPr="00C003C7" w:rsidRDefault="00C003C7" w:rsidP="00C003C7">
      <w:pPr>
        <w:pStyle w:val="Bibliography"/>
        <w:spacing w:line="360" w:lineRule="auto"/>
        <w:rPr>
          <w:rFonts w:cs="Times New Roman"/>
        </w:rPr>
      </w:pPr>
      <w:r w:rsidRPr="00C003C7">
        <w:rPr>
          <w:rFonts w:cs="Times New Roman"/>
        </w:rPr>
        <w:t xml:space="preserve">Setyaningsih, E. R., &amp; Edy, M. S. (2022). YOLOv4 dan Mask R-CNN Untuk Deteksi Kerusakan Pada Karung Komoditi. </w:t>
      </w:r>
      <w:r w:rsidRPr="00C003C7">
        <w:rPr>
          <w:rFonts w:cs="Times New Roman"/>
          <w:i/>
          <w:iCs/>
        </w:rPr>
        <w:t>TEKNIKA</w:t>
      </w:r>
      <w:r w:rsidRPr="00C003C7">
        <w:rPr>
          <w:rFonts w:cs="Times New Roman"/>
        </w:rPr>
        <w:t xml:space="preserve">, </w:t>
      </w:r>
      <w:r w:rsidRPr="00C003C7">
        <w:rPr>
          <w:rFonts w:cs="Times New Roman"/>
          <w:i/>
          <w:iCs/>
        </w:rPr>
        <w:t>11(1)</w:t>
      </w:r>
      <w:r w:rsidRPr="00C003C7">
        <w:rPr>
          <w:rFonts w:cs="Times New Roman"/>
        </w:rPr>
        <w:t>, 45–52. https://doi.org/10.34148/teknika.v11i1.419</w:t>
      </w:r>
    </w:p>
    <w:p w14:paraId="7FB8BC34" w14:textId="77777777" w:rsidR="00C003C7" w:rsidRPr="00C003C7" w:rsidRDefault="00C003C7" w:rsidP="00C003C7">
      <w:pPr>
        <w:pStyle w:val="Bibliography"/>
        <w:spacing w:line="360" w:lineRule="auto"/>
        <w:rPr>
          <w:rFonts w:cs="Times New Roman"/>
        </w:rPr>
      </w:pPr>
      <w:r w:rsidRPr="00C003C7">
        <w:rPr>
          <w:rFonts w:cs="Times New Roman"/>
        </w:rPr>
        <w:t xml:space="preserve">Sugiono. (2019). </w:t>
      </w:r>
      <w:r w:rsidRPr="00C003C7">
        <w:rPr>
          <w:rFonts w:cs="Times New Roman"/>
          <w:i/>
          <w:iCs/>
        </w:rPr>
        <w:t>METODE PENELITIAN PENDIDIKAN</w:t>
      </w:r>
      <w:r w:rsidRPr="00C003C7">
        <w:rPr>
          <w:rFonts w:cs="Times New Roman"/>
        </w:rPr>
        <w:t>. ALFABETA.</w:t>
      </w:r>
    </w:p>
    <w:p w14:paraId="6D1901A9" w14:textId="77777777" w:rsidR="00C003C7" w:rsidRPr="00C003C7" w:rsidRDefault="00C003C7" w:rsidP="00C003C7">
      <w:pPr>
        <w:pStyle w:val="Bibliography"/>
        <w:spacing w:line="360" w:lineRule="auto"/>
        <w:rPr>
          <w:rFonts w:cs="Times New Roman"/>
        </w:rPr>
      </w:pPr>
      <w:r w:rsidRPr="00C003C7">
        <w:rPr>
          <w:rFonts w:cs="Times New Roman"/>
        </w:rPr>
        <w:t xml:space="preserve">TiaraSari, A., &amp; Haryatmi, E. (2021). Penerapan Convolutional Neural Network Deep Learning dalam Pendeteksian Citra Biji Jagung Kering. </w:t>
      </w:r>
      <w:r w:rsidRPr="00C003C7">
        <w:rPr>
          <w:rFonts w:cs="Times New Roman"/>
          <w:i/>
          <w:iCs/>
        </w:rPr>
        <w:t>Jurnal RESTI (Rekayasa Sistem dan Teknologi Informasi)</w:t>
      </w:r>
      <w:r w:rsidRPr="00C003C7">
        <w:rPr>
          <w:rFonts w:cs="Times New Roman"/>
        </w:rPr>
        <w:t xml:space="preserve">, </w:t>
      </w:r>
      <w:r w:rsidRPr="00C003C7">
        <w:rPr>
          <w:rFonts w:cs="Times New Roman"/>
          <w:i/>
          <w:iCs/>
        </w:rPr>
        <w:t>5</w:t>
      </w:r>
      <w:r w:rsidRPr="00C003C7">
        <w:rPr>
          <w:rFonts w:cs="Times New Roman"/>
        </w:rPr>
        <w:t>(2), 265–271. https://doi.org/10.29207/resti.v5i2.3040</w:t>
      </w:r>
    </w:p>
    <w:p w14:paraId="7361AA73" w14:textId="77777777" w:rsidR="00C003C7" w:rsidRPr="00C003C7" w:rsidRDefault="00C003C7" w:rsidP="00C003C7">
      <w:pPr>
        <w:pStyle w:val="Bibliography"/>
        <w:spacing w:line="360" w:lineRule="auto"/>
        <w:rPr>
          <w:rFonts w:cs="Times New Roman"/>
        </w:rPr>
      </w:pPr>
      <w:r w:rsidRPr="00C003C7">
        <w:rPr>
          <w:rFonts w:cs="Times New Roman"/>
        </w:rPr>
        <w:t xml:space="preserve">Trisiawan, I. K., &amp; Yuliza, Y. (2022). Penerapan Multi-Label Image Classification Menggunakan Metode Convolutional Neural Network (CNN) Untuk Sortir Botol Minuman. </w:t>
      </w:r>
      <w:r w:rsidRPr="00C003C7">
        <w:rPr>
          <w:rFonts w:cs="Times New Roman"/>
          <w:i/>
          <w:iCs/>
        </w:rPr>
        <w:t>Jurnal Teknologi Elektro</w:t>
      </w:r>
      <w:r w:rsidRPr="00C003C7">
        <w:rPr>
          <w:rFonts w:cs="Times New Roman"/>
        </w:rPr>
        <w:t xml:space="preserve">, </w:t>
      </w:r>
      <w:r w:rsidRPr="00C003C7">
        <w:rPr>
          <w:rFonts w:cs="Times New Roman"/>
          <w:i/>
          <w:iCs/>
        </w:rPr>
        <w:t>13</w:t>
      </w:r>
      <w:r w:rsidRPr="00C003C7">
        <w:rPr>
          <w:rFonts w:cs="Times New Roman"/>
        </w:rPr>
        <w:t>(1), 48. https://doi.org/10.22441/jte.2022.v13i1.009</w:t>
      </w:r>
    </w:p>
    <w:p w14:paraId="04D4F9F0" w14:textId="77777777" w:rsidR="00C003C7" w:rsidRPr="00C003C7" w:rsidRDefault="00C003C7" w:rsidP="00C003C7">
      <w:pPr>
        <w:pStyle w:val="Bibliography"/>
        <w:spacing w:line="360" w:lineRule="auto"/>
        <w:rPr>
          <w:rFonts w:cs="Times New Roman"/>
        </w:rPr>
      </w:pPr>
      <w:r w:rsidRPr="00C003C7">
        <w:rPr>
          <w:rFonts w:cs="Times New Roman"/>
        </w:rPr>
        <w:t xml:space="preserve">Valentina, R., Rostianingsih, S., &amp; Tjondrowiguno, A. N. (2020). </w:t>
      </w:r>
      <w:r w:rsidRPr="00C003C7">
        <w:rPr>
          <w:rFonts w:cs="Times New Roman"/>
          <w:i/>
          <w:iCs/>
        </w:rPr>
        <w:t>Pengenalan Gambar Botol Plastik dan Kaleng Minuman Menggunakan Metode Convolutional Neural Network</w:t>
      </w:r>
      <w:r w:rsidRPr="00C003C7">
        <w:rPr>
          <w:rFonts w:cs="Times New Roman"/>
        </w:rPr>
        <w:t>.</w:t>
      </w:r>
    </w:p>
    <w:p w14:paraId="79851EE9" w14:textId="77777777" w:rsidR="00C003C7" w:rsidRPr="00C003C7" w:rsidRDefault="00C003C7" w:rsidP="00C003C7">
      <w:pPr>
        <w:pStyle w:val="Bibliography"/>
        <w:spacing w:line="360" w:lineRule="auto"/>
        <w:rPr>
          <w:rFonts w:cs="Times New Roman"/>
        </w:rPr>
      </w:pPr>
      <w:r w:rsidRPr="00C003C7">
        <w:rPr>
          <w:rFonts w:cs="Times New Roman"/>
        </w:rPr>
        <w:t xml:space="preserve">Vu, T.-T.-H., Pham, D.-L., &amp; Chang, T.-W. (2023). A YOLO-based Real-time Packaging Defect Detection System. </w:t>
      </w:r>
      <w:r w:rsidRPr="00C003C7">
        <w:rPr>
          <w:rFonts w:cs="Times New Roman"/>
          <w:i/>
          <w:iCs/>
        </w:rPr>
        <w:t>Procedia Computer Science</w:t>
      </w:r>
      <w:r w:rsidRPr="00C003C7">
        <w:rPr>
          <w:rFonts w:cs="Times New Roman"/>
        </w:rPr>
        <w:t xml:space="preserve">, </w:t>
      </w:r>
      <w:r w:rsidRPr="00C003C7">
        <w:rPr>
          <w:rFonts w:cs="Times New Roman"/>
          <w:i/>
          <w:iCs/>
        </w:rPr>
        <w:t>217</w:t>
      </w:r>
      <w:r w:rsidRPr="00C003C7">
        <w:rPr>
          <w:rFonts w:cs="Times New Roman"/>
        </w:rPr>
        <w:t>, 886–894. https://doi.org/10.1016/j.procs.2022.12.285</w:t>
      </w:r>
    </w:p>
    <w:p w14:paraId="3C70FF25" w14:textId="26A687E6" w:rsidR="00C003C7" w:rsidRDefault="00C003C7" w:rsidP="004158B8">
      <w:r>
        <w:fldChar w:fldCharType="end"/>
      </w:r>
    </w:p>
    <w:p w14:paraId="37E40B0F" w14:textId="77777777" w:rsidR="00E73836" w:rsidRDefault="00E73836" w:rsidP="004158B8">
      <w:pPr>
        <w:sectPr w:rsidR="00E73836" w:rsidSect="001260BE">
          <w:headerReference w:type="even" r:id="rId44"/>
          <w:headerReference w:type="default" r:id="rId45"/>
          <w:footerReference w:type="even" r:id="rId46"/>
          <w:footerReference w:type="default" r:id="rId47"/>
          <w:pgSz w:w="11906" w:h="16838" w:code="9"/>
          <w:pgMar w:top="1701" w:right="1701" w:bottom="1701" w:left="2268" w:header="708" w:footer="708" w:gutter="0"/>
          <w:cols w:space="708"/>
          <w:docGrid w:linePitch="360"/>
        </w:sectPr>
      </w:pPr>
    </w:p>
    <w:p w14:paraId="0F95EEAE" w14:textId="2DFDB0AF" w:rsidR="00E73836" w:rsidRDefault="00E73836" w:rsidP="00E73836">
      <w:pPr>
        <w:pStyle w:val="Heading1"/>
      </w:pPr>
      <w:bookmarkStart w:id="72" w:name="_Toc130610754"/>
      <w:r>
        <w:lastRenderedPageBreak/>
        <w:t>LAMPIRAN</w:t>
      </w:r>
      <w:bookmarkEnd w:id="72"/>
    </w:p>
    <w:p w14:paraId="787006C8" w14:textId="7CC1255B" w:rsidR="00E73836" w:rsidRDefault="00E73836" w:rsidP="004158B8"/>
    <w:p w14:paraId="18C31A42" w14:textId="4D462242" w:rsidR="00E73836" w:rsidRPr="004158B8" w:rsidRDefault="00E73836" w:rsidP="00C003C7">
      <w:pPr>
        <w:pStyle w:val="ListParagraph"/>
        <w:numPr>
          <w:ilvl w:val="0"/>
          <w:numId w:val="5"/>
        </w:numPr>
      </w:pPr>
    </w:p>
    <w:sectPr w:rsidR="00E73836" w:rsidRPr="004158B8" w:rsidSect="001260BE">
      <w:headerReference w:type="default" r:id="rId48"/>
      <w:footerReference w:type="default" r:id="rId49"/>
      <w:pgSz w:w="11906" w:h="16838" w:code="9"/>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7C440" w14:textId="77777777" w:rsidR="00AD0988" w:rsidRDefault="00AD0988" w:rsidP="00E91B45">
      <w:pPr>
        <w:spacing w:line="240" w:lineRule="auto"/>
      </w:pPr>
      <w:r>
        <w:separator/>
      </w:r>
    </w:p>
  </w:endnote>
  <w:endnote w:type="continuationSeparator" w:id="0">
    <w:p w14:paraId="376A9C9A" w14:textId="77777777" w:rsidR="00AD0988" w:rsidRDefault="00AD0988" w:rsidP="00E91B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docPartObj>
        <w:docPartGallery w:val="Page Numbers (Bottom of Page)"/>
        <w:docPartUnique/>
      </w:docPartObj>
    </w:sdtPr>
    <w:sdtEndPr>
      <w:rPr>
        <w:noProof/>
      </w:rPr>
    </w:sdtEndPr>
    <w:sdtContent>
      <w:p w14:paraId="19F2BA40" w14:textId="1D5118A5" w:rsidR="001F3492" w:rsidRDefault="001F34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68E7F8" w14:textId="77777777" w:rsidR="001F3492" w:rsidRDefault="001F349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B4116" w14:textId="77777777" w:rsidR="004A6720" w:rsidRDefault="004A672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0B071" w14:textId="77777777" w:rsidR="00C673ED" w:rsidRDefault="00C673E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3039B" w14:textId="77777777" w:rsidR="00C673ED" w:rsidRDefault="00C673E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docPartObj>
        <w:docPartGallery w:val="Page Numbers (Bottom of Page)"/>
        <w:docPartUnique/>
      </w:docPartObj>
    </w:sdtPr>
    <w:sdtEndPr>
      <w:rPr>
        <w:noProof/>
      </w:rPr>
    </w:sdtEndPr>
    <w:sdtContent>
      <w:p w14:paraId="0D0BBE6F" w14:textId="7DC3F88D" w:rsidR="00C003C7" w:rsidRDefault="00C003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44DB45" w14:textId="77777777" w:rsidR="00F9461A" w:rsidRDefault="00F9461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2E083" w14:textId="77777777" w:rsidR="00C003C7" w:rsidRDefault="00C003C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18DD6" w14:textId="77777777" w:rsidR="00C673ED" w:rsidRDefault="00C673E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docPartObj>
        <w:docPartGallery w:val="Page Numbers (Bottom of Page)"/>
        <w:docPartUnique/>
      </w:docPartObj>
    </w:sdtPr>
    <w:sdtEndPr>
      <w:rPr>
        <w:noProof/>
      </w:rPr>
    </w:sdtEndPr>
    <w:sdtContent>
      <w:p w14:paraId="79B92AD2" w14:textId="2DE90336" w:rsidR="00C003C7" w:rsidRDefault="00C003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2969A0" w14:textId="77777777" w:rsidR="00F9461A" w:rsidRDefault="00F9461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docPartObj>
        <w:docPartGallery w:val="Page Numbers (Bottom of Page)"/>
        <w:docPartUnique/>
      </w:docPartObj>
    </w:sdtPr>
    <w:sdtEndPr>
      <w:rPr>
        <w:noProof/>
      </w:rPr>
    </w:sdtEndPr>
    <w:sdtContent>
      <w:p w14:paraId="6FC5B727" w14:textId="7F8C3E91" w:rsidR="00C003C7" w:rsidRDefault="00C003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C2E855" w14:textId="77777777" w:rsidR="00C673ED" w:rsidRDefault="00C673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B9A5B" w14:textId="6488315E" w:rsidR="00C673ED" w:rsidRDefault="00C673E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docPartObj>
        <w:docPartGallery w:val="Page Numbers (Bottom of Page)"/>
        <w:docPartUnique/>
      </w:docPartObj>
    </w:sdtPr>
    <w:sdtEndPr>
      <w:rPr>
        <w:noProof/>
      </w:rPr>
    </w:sdtEndPr>
    <w:sdtContent>
      <w:p w14:paraId="533D7BEE" w14:textId="35BA6BBC" w:rsidR="00C673ED" w:rsidRDefault="00C673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1F3C8C" w14:textId="77777777" w:rsidR="00C673ED" w:rsidRDefault="00C673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21F4D" w14:textId="7F06B6C4" w:rsidR="00C673ED" w:rsidRDefault="00C673E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DE1EE" w14:textId="77777777" w:rsidR="00C673ED" w:rsidRDefault="00C673E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B5A36" w14:textId="77777777" w:rsidR="00C673ED" w:rsidRDefault="00C673E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docPartObj>
        <w:docPartGallery w:val="Page Numbers (Bottom of Page)"/>
        <w:docPartUnique/>
      </w:docPartObj>
    </w:sdtPr>
    <w:sdtEndPr>
      <w:rPr>
        <w:noProof/>
      </w:rPr>
    </w:sdtEndPr>
    <w:sdtContent>
      <w:p w14:paraId="12BD0248" w14:textId="31522E8A" w:rsidR="00C003C7" w:rsidRDefault="00C003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451632" w14:textId="77777777" w:rsidR="00F9461A" w:rsidRDefault="00F9461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C3F2F" w14:textId="77777777" w:rsidR="00C003C7" w:rsidRDefault="00C003C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B9D6F" w14:textId="77777777" w:rsidR="00C673ED" w:rsidRDefault="00C673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4D44C" w14:textId="77777777" w:rsidR="00AD0988" w:rsidRDefault="00AD0988" w:rsidP="00E91B45">
      <w:pPr>
        <w:spacing w:line="240" w:lineRule="auto"/>
      </w:pPr>
      <w:r>
        <w:separator/>
      </w:r>
    </w:p>
  </w:footnote>
  <w:footnote w:type="continuationSeparator" w:id="0">
    <w:p w14:paraId="2F593BA2" w14:textId="77777777" w:rsidR="00AD0988" w:rsidRDefault="00AD0988" w:rsidP="00E91B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D1D8B" w14:textId="6D58836F" w:rsidR="00C673ED" w:rsidRDefault="00C673ED">
    <w:pPr>
      <w:pStyle w:val="Header"/>
      <w:jc w:val="right"/>
    </w:pPr>
  </w:p>
  <w:p w14:paraId="53E95C9E" w14:textId="77777777" w:rsidR="00C673ED" w:rsidRDefault="00C673E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docPartObj>
        <w:docPartGallery w:val="Page Numbers (Top of Page)"/>
        <w:docPartUnique/>
      </w:docPartObj>
    </w:sdtPr>
    <w:sdtEndPr>
      <w:rPr>
        <w:noProof/>
      </w:rPr>
    </w:sdtEndPr>
    <w:sdtContent>
      <w:p w14:paraId="6B9C2421" w14:textId="370841B5" w:rsidR="00C003C7" w:rsidRDefault="00C003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A6CC2D" w14:textId="77777777" w:rsidR="004A6720" w:rsidRDefault="004A672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docPartObj>
        <w:docPartGallery w:val="Page Numbers (Top of Page)"/>
        <w:docPartUnique/>
      </w:docPartObj>
    </w:sdtPr>
    <w:sdtEndPr>
      <w:rPr>
        <w:noProof/>
      </w:rPr>
    </w:sdtEndPr>
    <w:sdtContent>
      <w:p w14:paraId="3D84219D" w14:textId="53B50395" w:rsidR="00C003C7" w:rsidRDefault="00C003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C945AB" w14:textId="77777777" w:rsidR="00C673ED" w:rsidRDefault="00C673E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E0AC2" w14:textId="77777777" w:rsidR="00C673ED" w:rsidRDefault="00C673ED">
    <w:pPr>
      <w:pStyle w:val="Header"/>
      <w:jc w:val="right"/>
    </w:pPr>
  </w:p>
  <w:p w14:paraId="51BF8A58" w14:textId="77777777" w:rsidR="00C673ED" w:rsidRDefault="00C673E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ACFE8" w14:textId="77777777" w:rsidR="00F9461A" w:rsidRDefault="00F9461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docPartObj>
        <w:docPartGallery w:val="Page Numbers (Top of Page)"/>
        <w:docPartUnique/>
      </w:docPartObj>
    </w:sdtPr>
    <w:sdtEndPr>
      <w:rPr>
        <w:noProof/>
      </w:rPr>
    </w:sdtEndPr>
    <w:sdtContent>
      <w:p w14:paraId="743A0663" w14:textId="288BF063" w:rsidR="00C003C7" w:rsidRDefault="00C003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04E298" w14:textId="77777777" w:rsidR="00C003C7" w:rsidRDefault="00C003C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B3CE4" w14:textId="77777777" w:rsidR="00C673ED" w:rsidRDefault="00C673ED">
    <w:pPr>
      <w:pStyle w:val="Header"/>
      <w:jc w:val="right"/>
    </w:pPr>
  </w:p>
  <w:p w14:paraId="07FBD338" w14:textId="77777777" w:rsidR="00C673ED" w:rsidRDefault="00C673E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37F0C" w14:textId="77777777" w:rsidR="00F9461A" w:rsidRDefault="00F9461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DDE33" w14:textId="77777777" w:rsidR="00C673ED" w:rsidRDefault="00C673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55CB4" w14:textId="77777777" w:rsidR="00F9461A" w:rsidRDefault="00F946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3A5AC" w14:textId="77777777" w:rsidR="00C673ED" w:rsidRDefault="00C673E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docPartObj>
        <w:docPartGallery w:val="Page Numbers (Top of Page)"/>
        <w:docPartUnique/>
      </w:docPartObj>
    </w:sdtPr>
    <w:sdtEndPr>
      <w:rPr>
        <w:noProof/>
      </w:rPr>
    </w:sdtEndPr>
    <w:sdtContent>
      <w:p w14:paraId="3F9E7E4E" w14:textId="0FC2A218" w:rsidR="00C673ED" w:rsidRDefault="00C673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B2B486" w14:textId="77777777" w:rsidR="00C673ED" w:rsidRDefault="00C673E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docPartObj>
        <w:docPartGallery w:val="Page Numbers (Top of Page)"/>
        <w:docPartUnique/>
      </w:docPartObj>
    </w:sdtPr>
    <w:sdtEndPr>
      <w:rPr>
        <w:noProof/>
      </w:rPr>
    </w:sdtEndPr>
    <w:sdtContent>
      <w:p w14:paraId="136DE1F3" w14:textId="05787260" w:rsidR="00C673ED" w:rsidRDefault="00C673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53645A" w14:textId="77777777" w:rsidR="00C673ED" w:rsidRDefault="00C673E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DA5C3" w14:textId="7776194E" w:rsidR="00C673ED" w:rsidRDefault="00C673ED">
    <w:pPr>
      <w:pStyle w:val="Header"/>
      <w:jc w:val="right"/>
    </w:pPr>
  </w:p>
  <w:p w14:paraId="001CF6B8" w14:textId="77777777" w:rsidR="00C673ED" w:rsidRDefault="00C673E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70B29" w14:textId="77777777" w:rsidR="00F9461A" w:rsidRDefault="00F9461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docPartObj>
        <w:docPartGallery w:val="Page Numbers (Top of Page)"/>
        <w:docPartUnique/>
      </w:docPartObj>
    </w:sdtPr>
    <w:sdtEndPr>
      <w:rPr>
        <w:noProof/>
      </w:rPr>
    </w:sdtEndPr>
    <w:sdtContent>
      <w:p w14:paraId="07FC31FB" w14:textId="78D8A9ED" w:rsidR="00C003C7" w:rsidRDefault="00C003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259331" w14:textId="77777777" w:rsidR="00C003C7" w:rsidRDefault="00C003C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18571" w14:textId="77777777" w:rsidR="00C673ED" w:rsidRDefault="00C673ED">
    <w:pPr>
      <w:pStyle w:val="Header"/>
      <w:jc w:val="right"/>
    </w:pPr>
  </w:p>
  <w:p w14:paraId="07C8F7E1" w14:textId="77777777" w:rsidR="00C673ED" w:rsidRDefault="00C673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hybridMultilevel"/>
    <w:tmpl w:val="75FE09CE"/>
    <w:lvl w:ilvl="0" w:tplc="93E8B006">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D0CA8D4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5C9A53B4"/>
    <w:multiLevelType w:val="hybridMultilevel"/>
    <w:tmpl w:val="F1B8D8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21F12F3"/>
    <w:multiLevelType w:val="multilevel"/>
    <w:tmpl w:val="353A505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72E16BA5"/>
    <w:multiLevelType w:val="multilevel"/>
    <w:tmpl w:val="02E6822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7B857351"/>
    <w:multiLevelType w:val="hybridMultilevel"/>
    <w:tmpl w:val="1834E5E0"/>
    <w:lvl w:ilvl="0" w:tplc="D402C960">
      <w:start w:val="3"/>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0BE"/>
    <w:rsid w:val="0000603E"/>
    <w:rsid w:val="0007178F"/>
    <w:rsid w:val="001260BE"/>
    <w:rsid w:val="001806C8"/>
    <w:rsid w:val="001A69DC"/>
    <w:rsid w:val="001F3492"/>
    <w:rsid w:val="0023534B"/>
    <w:rsid w:val="002555C9"/>
    <w:rsid w:val="00293354"/>
    <w:rsid w:val="00330CD2"/>
    <w:rsid w:val="003B6D3A"/>
    <w:rsid w:val="004015ED"/>
    <w:rsid w:val="004158B8"/>
    <w:rsid w:val="00421FFF"/>
    <w:rsid w:val="00494139"/>
    <w:rsid w:val="004A6720"/>
    <w:rsid w:val="005008A3"/>
    <w:rsid w:val="00561197"/>
    <w:rsid w:val="005840CB"/>
    <w:rsid w:val="00625D10"/>
    <w:rsid w:val="00662B8A"/>
    <w:rsid w:val="00694789"/>
    <w:rsid w:val="006A66FA"/>
    <w:rsid w:val="006C08D0"/>
    <w:rsid w:val="006C489B"/>
    <w:rsid w:val="006D3CB9"/>
    <w:rsid w:val="0074495B"/>
    <w:rsid w:val="0075270A"/>
    <w:rsid w:val="007C2033"/>
    <w:rsid w:val="007C6B67"/>
    <w:rsid w:val="007C72C7"/>
    <w:rsid w:val="00805C05"/>
    <w:rsid w:val="008A280E"/>
    <w:rsid w:val="009056FF"/>
    <w:rsid w:val="0092370F"/>
    <w:rsid w:val="009374AB"/>
    <w:rsid w:val="00A80107"/>
    <w:rsid w:val="00AD0988"/>
    <w:rsid w:val="00AF67BC"/>
    <w:rsid w:val="00B24FFA"/>
    <w:rsid w:val="00B33C8D"/>
    <w:rsid w:val="00B85142"/>
    <w:rsid w:val="00B9173B"/>
    <w:rsid w:val="00BA14B4"/>
    <w:rsid w:val="00BE2FF1"/>
    <w:rsid w:val="00C003C7"/>
    <w:rsid w:val="00C673ED"/>
    <w:rsid w:val="00C73616"/>
    <w:rsid w:val="00C85AF1"/>
    <w:rsid w:val="00CA3704"/>
    <w:rsid w:val="00D05BBE"/>
    <w:rsid w:val="00D20BE2"/>
    <w:rsid w:val="00D24D05"/>
    <w:rsid w:val="00D42051"/>
    <w:rsid w:val="00D64EE5"/>
    <w:rsid w:val="00DB32C3"/>
    <w:rsid w:val="00E73836"/>
    <w:rsid w:val="00E91B45"/>
    <w:rsid w:val="00EA6FB2"/>
    <w:rsid w:val="00EC7AEC"/>
    <w:rsid w:val="00ED49ED"/>
    <w:rsid w:val="00F405A5"/>
    <w:rsid w:val="00F91B92"/>
    <w:rsid w:val="00F9461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127A67"/>
  <w15:chartTrackingRefBased/>
  <w15:docId w15:val="{A6ACB790-95D9-48F7-8380-03B379F9D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0BE"/>
    <w:pPr>
      <w:spacing w:after="0"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4158B8"/>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158B8"/>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158B8"/>
    <w:pPr>
      <w:keepNext/>
      <w:keepLines/>
      <w:jc w:val="left"/>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8B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4158B8"/>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158B8"/>
    <w:rPr>
      <w:rFonts w:ascii="Times New Roman" w:eastAsiaTheme="majorEastAsia" w:hAnsi="Times New Roman" w:cstheme="majorBidi"/>
      <w:b/>
      <w:sz w:val="24"/>
      <w:szCs w:val="24"/>
    </w:rPr>
  </w:style>
  <w:style w:type="paragraph" w:customStyle="1" w:styleId="Itabel">
    <w:name w:val="Itabel"/>
    <w:basedOn w:val="Normal"/>
    <w:link w:val="ItabelChar"/>
    <w:qFormat/>
    <w:rsid w:val="00E91B45"/>
    <w:pPr>
      <w:spacing w:line="240" w:lineRule="auto"/>
      <w:jc w:val="center"/>
    </w:pPr>
  </w:style>
  <w:style w:type="paragraph" w:customStyle="1" w:styleId="Igambar">
    <w:name w:val="Igambar"/>
    <w:basedOn w:val="Itabel"/>
    <w:link w:val="IgambarChar"/>
    <w:qFormat/>
    <w:rsid w:val="00E91B45"/>
  </w:style>
  <w:style w:type="character" w:customStyle="1" w:styleId="ItabelChar">
    <w:name w:val="Itabel Char"/>
    <w:basedOn w:val="DefaultParagraphFont"/>
    <w:link w:val="Itabel"/>
    <w:rsid w:val="00E91B45"/>
    <w:rPr>
      <w:rFonts w:ascii="Times New Roman" w:hAnsi="Times New Roman"/>
      <w:sz w:val="24"/>
    </w:rPr>
  </w:style>
  <w:style w:type="paragraph" w:customStyle="1" w:styleId="Ilampiran">
    <w:name w:val="Ilampiran"/>
    <w:basedOn w:val="Itabel"/>
    <w:link w:val="IlampiranChar"/>
    <w:qFormat/>
    <w:rsid w:val="00E91B45"/>
  </w:style>
  <w:style w:type="character" w:customStyle="1" w:styleId="IgambarChar">
    <w:name w:val="Igambar Char"/>
    <w:basedOn w:val="ItabelChar"/>
    <w:link w:val="Igambar"/>
    <w:rsid w:val="00E91B45"/>
    <w:rPr>
      <w:rFonts w:ascii="Times New Roman" w:hAnsi="Times New Roman"/>
      <w:sz w:val="24"/>
    </w:rPr>
  </w:style>
  <w:style w:type="paragraph" w:styleId="Header">
    <w:name w:val="header"/>
    <w:basedOn w:val="Normal"/>
    <w:link w:val="HeaderChar"/>
    <w:uiPriority w:val="99"/>
    <w:unhideWhenUsed/>
    <w:rsid w:val="00E91B45"/>
    <w:pPr>
      <w:tabs>
        <w:tab w:val="center" w:pos="4513"/>
        <w:tab w:val="right" w:pos="9026"/>
      </w:tabs>
      <w:spacing w:line="240" w:lineRule="auto"/>
    </w:pPr>
  </w:style>
  <w:style w:type="character" w:customStyle="1" w:styleId="IlampiranChar">
    <w:name w:val="Ilampiran Char"/>
    <w:basedOn w:val="ItabelChar"/>
    <w:link w:val="Ilampiran"/>
    <w:rsid w:val="00E91B45"/>
    <w:rPr>
      <w:rFonts w:ascii="Times New Roman" w:hAnsi="Times New Roman"/>
      <w:sz w:val="24"/>
    </w:rPr>
  </w:style>
  <w:style w:type="character" w:customStyle="1" w:styleId="HeaderChar">
    <w:name w:val="Header Char"/>
    <w:basedOn w:val="DefaultParagraphFont"/>
    <w:link w:val="Header"/>
    <w:uiPriority w:val="99"/>
    <w:rsid w:val="00E91B45"/>
    <w:rPr>
      <w:rFonts w:ascii="Times New Roman" w:hAnsi="Times New Roman"/>
      <w:sz w:val="24"/>
    </w:rPr>
  </w:style>
  <w:style w:type="paragraph" w:styleId="Footer">
    <w:name w:val="footer"/>
    <w:basedOn w:val="Normal"/>
    <w:link w:val="FooterChar"/>
    <w:uiPriority w:val="99"/>
    <w:unhideWhenUsed/>
    <w:rsid w:val="00E91B45"/>
    <w:pPr>
      <w:tabs>
        <w:tab w:val="center" w:pos="4513"/>
        <w:tab w:val="right" w:pos="9026"/>
      </w:tabs>
      <w:spacing w:line="240" w:lineRule="auto"/>
    </w:pPr>
  </w:style>
  <w:style w:type="character" w:customStyle="1" w:styleId="FooterChar">
    <w:name w:val="Footer Char"/>
    <w:basedOn w:val="DefaultParagraphFont"/>
    <w:link w:val="Footer"/>
    <w:uiPriority w:val="99"/>
    <w:rsid w:val="00E91B45"/>
    <w:rPr>
      <w:rFonts w:ascii="Times New Roman" w:hAnsi="Times New Roman"/>
      <w:sz w:val="24"/>
    </w:rPr>
  </w:style>
  <w:style w:type="paragraph" w:styleId="ListParagraph">
    <w:name w:val="List Paragraph"/>
    <w:basedOn w:val="Normal"/>
    <w:uiPriority w:val="34"/>
    <w:rsid w:val="00561197"/>
    <w:pPr>
      <w:ind w:left="720"/>
    </w:pPr>
  </w:style>
  <w:style w:type="paragraph" w:styleId="TOC2">
    <w:name w:val="toc 2"/>
    <w:basedOn w:val="Normal"/>
    <w:next w:val="Normal"/>
    <w:autoRedefine/>
    <w:uiPriority w:val="39"/>
    <w:unhideWhenUsed/>
    <w:rsid w:val="00E73836"/>
    <w:pPr>
      <w:spacing w:after="100"/>
      <w:ind w:left="240"/>
    </w:pPr>
  </w:style>
  <w:style w:type="paragraph" w:styleId="TOC1">
    <w:name w:val="toc 1"/>
    <w:basedOn w:val="Normal"/>
    <w:next w:val="Normal"/>
    <w:autoRedefine/>
    <w:uiPriority w:val="39"/>
    <w:unhideWhenUsed/>
    <w:rsid w:val="00E73836"/>
    <w:pPr>
      <w:spacing w:after="100"/>
    </w:pPr>
  </w:style>
  <w:style w:type="character" w:styleId="Hyperlink">
    <w:name w:val="Hyperlink"/>
    <w:basedOn w:val="DefaultParagraphFont"/>
    <w:uiPriority w:val="99"/>
    <w:unhideWhenUsed/>
    <w:rsid w:val="00E73836"/>
    <w:rPr>
      <w:color w:val="0563C1" w:themeColor="hyperlink"/>
      <w:u w:val="single"/>
    </w:rPr>
  </w:style>
  <w:style w:type="table" w:styleId="TableGrid">
    <w:name w:val="Table Grid"/>
    <w:basedOn w:val="TableNormal"/>
    <w:uiPriority w:val="39"/>
    <w:rsid w:val="004A672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003C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3529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6.png"/><Relationship Id="rId21" Type="http://schemas.openxmlformats.org/officeDocument/2006/relationships/footer" Target="footer6.xml"/><Relationship Id="rId34" Type="http://schemas.openxmlformats.org/officeDocument/2006/relationships/header" Target="header12.xml"/><Relationship Id="rId42" Type="http://schemas.openxmlformats.org/officeDocument/2006/relationships/header" Target="header14.xml"/><Relationship Id="rId47" Type="http://schemas.openxmlformats.org/officeDocument/2006/relationships/footer" Target="footer16.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3.xml"/><Relationship Id="rId40" Type="http://schemas.openxmlformats.org/officeDocument/2006/relationships/image" Target="media/image7.png"/><Relationship Id="rId45" Type="http://schemas.openxmlformats.org/officeDocument/2006/relationships/header" Target="header1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footer" Target="footer12.xml"/><Relationship Id="rId49" Type="http://schemas.openxmlformats.org/officeDocument/2006/relationships/footer" Target="footer17.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4.xml"/><Relationship Id="rId48" Type="http://schemas.openxmlformats.org/officeDocument/2006/relationships/header" Target="header17.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5.png"/><Relationship Id="rId46" Type="http://schemas.openxmlformats.org/officeDocument/2006/relationships/footer" Target="footer15.xml"/><Relationship Id="rId20" Type="http://schemas.openxmlformats.org/officeDocument/2006/relationships/header" Target="header7.xm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34</Pages>
  <Words>11263</Words>
  <Characters>6420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nurahmad</dc:creator>
  <cp:keywords/>
  <dc:description/>
  <cp:lastModifiedBy>rizalnurahmad</cp:lastModifiedBy>
  <cp:revision>14</cp:revision>
  <dcterms:created xsi:type="dcterms:W3CDTF">2023-03-22T15:54:00Z</dcterms:created>
  <dcterms:modified xsi:type="dcterms:W3CDTF">2023-03-24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